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1D13" w:rsidRPr="004A1FBD" w:rsidRDefault="00B97A0A">
      <w:pPr>
        <w:rPr>
          <w:b/>
          <w:bCs/>
          <w:u w:val="single"/>
        </w:rPr>
      </w:pPr>
      <w:r w:rsidRPr="004A1FBD">
        <w:rPr>
          <w:b/>
          <w:bCs/>
          <w:u w:val="single"/>
        </w:rPr>
        <w:t xml:space="preserve">Introduction </w:t>
      </w:r>
    </w:p>
    <w:p w:rsidR="00B97A0A" w:rsidRDefault="007273E1" w:rsidP="007273E1">
      <w:pPr>
        <w:pStyle w:val="ListParagraph"/>
        <w:numPr>
          <w:ilvl w:val="0"/>
          <w:numId w:val="1"/>
        </w:numPr>
      </w:pPr>
      <w:r>
        <w:t xml:space="preserve"> (1) Role of eye gaze in social context: </w:t>
      </w:r>
    </w:p>
    <w:p w:rsidR="007273E1" w:rsidRDefault="00540ECE" w:rsidP="007273E1">
      <w:pPr>
        <w:pStyle w:val="ListParagraph"/>
        <w:numPr>
          <w:ilvl w:val="1"/>
          <w:numId w:val="1"/>
        </w:numPr>
      </w:pPr>
      <w:r>
        <w:t>V</w:t>
      </w:r>
      <w:r w:rsidR="007273E1">
        <w:t xml:space="preserve">isual system observes the gaze information from the world as a deictic cue to guide following behavior. </w:t>
      </w:r>
      <w:r>
        <w:t xml:space="preserve">– general across various species </w:t>
      </w:r>
      <w:r w:rsidR="00A72903">
        <w:fldChar w:fldCharType="begin">
          <w:fldData xml:space="preserve">PEVuZE5vdGU+PENpdGU+PEF1dGhvcj5TaGVwaGVyZDwvQXV0aG9yPjxZZWFyPjIwMTA8L1llYXI+
PElEVGV4dD5Gb2xsb3dpbmcgZ2F6ZTogZ2F6ZS1mb2xsb3dpbmcgYmVoYXZpb3IgYXMgYSB3aW5k
b3cgaW50byBzb2NpYWwgY29nbml0aW9uPC9JRFRleHQ+PERpc3BsYXlUZXh0PihLYW5vIGFuZCBD
YWxsOyBTaGVwaGVyZCk8L0Rpc3BsYXlUZXh0PjxyZWNvcmQ+PGtleXdvcmRzPjxrZXl3b3JkPmF0
dGVudGlvbjwva2V5d29yZD48a2V5d29yZD5qb2ludCBhdHRlbnRpb248L2tleXdvcmQ+PGtleXdv
cmQ+b3JpZW50aW5nPC9rZXl3b3JkPjxrZXl3b3JkPnNoYXJlZCBhdHRlbnRpb248L2tleXdvcmQ+
PGtleXdvcmQ+c29jaWFsIGF0dGVudGlvbjwva2V5d29yZD48a2V5d29yZD50aGVvcnkgb2YgbWlu
ZDwva2V5d29yZD48L2tleXdvcmRzPjx1cmxzPjxyZWxhdGVkLXVybHM+PHVybD5odHRwczovL3d3
dy5uY2JpLm5sbS5uaWguZ292L3B1Ym1lZC8yMDQyODQ5NDwvdXJsPjwvcmVsYXRlZC11cmxzPjwv
dXJscz48aXNibj4xNjYyLTUxNDUgKEVsZWN0cm9uaWMpJiN4RDsxNjYyLTUxNDUgKExpbmtpbmcp
PC9pc2JuPjxjdXN0b20yPlBNQzI4NTk4MDU8L2N1c3RvbTI+PHRpdGxlcz48dGl0bGU+Rm9sbG93
aW5nIGdhemU6IGdhemUtZm9sbG93aW5nIGJlaGF2aW9yIGFzIGEgd2luZG93IGludG8gc29jaWFs
IGNvZ25pdGlvbjwvdGl0bGU+PHNlY29uZGFyeS10aXRsZT5Gcm9udCBJbnRlZ3IgTmV1cm9zY2k8
L3NlY29uZGFyeS10aXRsZT48L3RpdGxlcz48cGFnZXM+NTwvcGFnZXM+PGNvbnRyaWJ1dG9ycz48
YXV0aG9ycz48YXV0aG9yPlNoZXBoZXJkLCBTLiBWLjwvYXV0aG9yPjwvYXV0aG9ycz48L2NvbnRy
aWJ1dG9ycz48ZWRpdGlvbj4yMDEwLzA0LzMwPC9lZGl0aW9uPjxhZGRlZC1kYXRlIGZvcm1hdD0i
dXRjIj4xNTg1NjY0NDQ4PC9hZGRlZC1kYXRlPjxyZWYtdHlwZSBuYW1lPSJKb3VybmFsIEFydGlj
bGUiPjE3PC9yZWYtdHlwZT48YXV0aC1hZGRyZXNzPk5ldXJvc2NpZW5jZSBJbnN0aXR1dGUsIFBy
aW5jZXRvbiBVbml2ZXJzaXR5IFByaW5jZXRvbiwgTkosIFVTQS48L2F1dGgtYWRkcmVzcz48ZGF0
ZXM+PHllYXI+MjAxMDwveWVhcj48L2RhdGVzPjxyZWMtbnVtYmVyPjc3PC9yZWMtbnVtYmVyPjxs
YXN0LXVwZGF0ZWQtZGF0ZSBmb3JtYXQ9InV0YyI+MTU4NTY2NDQ0ODwvbGFzdC11cGRhdGVkLWRh
dGU+PGFjY2Vzc2lvbi1udW0+MjA0Mjg0OTQ8L2FjY2Vzc2lvbi1udW0+PGVsZWN0cm9uaWMtcmVz
b3VyY2UtbnVtPjEwLjMzODkvZm5pbnQuMjAxMC4wMDAwNTwvZWxlY3Ryb25pYy1yZXNvdXJjZS1u
dW0+PHZvbHVtZT40PC92b2x1bWU+PC9yZWNvcmQ+PC9DaXRlPjxDaXRlPjxBdXRob3I+S2Fubzwv
QXV0aG9yPjxZZWFyPjIwMTQ8L1llYXI+PElEVGV4dD5Dcm9zcy1zcGVjaWVzIHZhcmlhdGlvbiBp
biBnYXplIGZvbGxvd2luZyBhbmQgY29uc3BlY2lmaWMgcHJlZmVyZW5jZSBhbW9uZyBncmVhdCBh
cGVzLCBodW1hbiBpbmZhbnRzIGFuZCBhZHVsdHM8L0lEVGV4dD48cmVjb3JkPjxkYXRlcz48cHVi
LWRhdGVzPjxkYXRlPk1heTwvZGF0ZT48L3B1Yi1kYXRlcz48eWVhcj4yMDE0PC95ZWFyPjwvZGF0
ZXM+PGtleXdvcmRzPjxrZXl3b3JkPmNvbnNwZWNpZmljIG1vZGVsPC9rZXl3b3JkPjxrZXl3b3Jk
PmdhemUgZm9sbG93aW5nPC9rZXl3b3JkPjxrZXl3b3JkPmdyZWF0IGFwZTwva2V5d29yZD48a2V5
d29yZD5odW1hbiBpbmZhbnQ8L2tleXdvcmQ+PGtleXdvcmQ+c3BlY2llcyBkaWZmZXJlbmNlPC9r
ZXl3b3JkPjxrZXl3b3JkPmpvaW50IHZpc3VhbC1hdHRlbnRpb248L2tleXdvcmQ+PGtleXdvcmQ+
cGFuLXRyb2dsb2R5dGVzPC9rZXl3b3JkPjxrZXl3b3JkPmRpZmZlcmVudGlhbCBzZW5zaXRpdml0
eTwva2V5d29yZD48a2V5d29yZD5zb2NpYWwgY3Vlczwva2V5d29yZD48a2V5d29yZD5jaGltcGFu
emVlczwva2V5d29yZD48a2V5d29yZD5tb25rZXlzPC9rZXl3b3JkPjxrZXl3b3JkPmRpcmVjdGlv
bjwva2V5d29yZD48a2V5d29yZD5leWVzPC9rZXl3b3JkPjxrZXl3b3JkPnBlcmNlcHRpb248L2tl
eXdvcmQ+PGtleXdvcmQ+cGF0dGVybnM8L2tleXdvcmQ+PC9rZXl3b3Jkcz48dXJscz48cmVsYXRl
ZC11cmxzPjx1cmw+Jmx0O0dvIHRvIElTSSZndDs6Ly9XT1M6MDAwMzM2NDU4NjAwMDE4PC91cmw+
PC9yZWxhdGVkLXVybHM+PC91cmxzPjxpc2JuPjAwMDMtMzQ3MjwvaXNibj48dGl0bGVzPjx0aXRs
ZT5Dcm9zcy1zcGVjaWVzIHZhcmlhdGlvbiBpbiBnYXplIGZvbGxvd2luZyBhbmQgY29uc3BlY2lm
aWMgcHJlZmVyZW5jZSBhbW9uZyBncmVhdCBhcGVzLCBodW1hbiBpbmZhbnRzIGFuZCBhZHVsdHM8
L3RpdGxlPjxzZWNvbmRhcnktdGl0bGU+QW5pbWFsIEJlaGF2aW91cjwvc2Vjb25kYXJ5LXRpdGxl
PjxhbHQtdGl0bGU+QW5pbSBCZWhhdjwvYWx0LXRpdGxlPjwvdGl0bGVzPjxwYWdlcz4xMzctMTUw
PC9wYWdlcz48Y29udHJpYnV0b3JzPjxhdXRob3JzPjxhdXRob3I+S2FubywgRi48L2F1dGhvcj48
YXV0aG9yPkNhbGwsIEouPC9hdXRob3I+PC9hdXRob3JzPjwvY29udHJpYnV0b3JzPjxsYW5ndWFn
ZT5FbmdsaXNoPC9sYW5ndWFnZT48YWRkZWQtZGF0ZSBmb3JtYXQ9InV0YyI+MTU4NTY3MjM0Njwv
YWRkZWQtZGF0ZT48cmVmLXR5cGUgbmFtZT0iSm91cm5hbCBBcnRpY2xlIj4xNzwvcmVmLXR5cGU+
PGF1dGgtYWRkcmVzcz5NYXggUGxhbmNrIEluc3QgRXZvbHV0aW9uYXJ5IEFudGhyb3BvbCwgRGVw
dCBEZXYgJmFtcDsgQ29tcGFyYXQgUHN5Y2hvbCwgRC0wNDEwMyBMZWlwemlnLCBHZXJtYW55JiN4
RDtKYXBhbiBTb2MgUHJvbW90IFNjaSwgVG9reW8sIEphcGFuPC9hdXRoLWFkZHJlc3M+PHJlYy1u
dW1iZXI+OTA8L3JlYy1udW1iZXI+PGxhc3QtdXBkYXRlZC1kYXRlIGZvcm1hdD0idXRjIj4xNTg1
NjcyMzQ2PC9sYXN0LXVwZGF0ZWQtZGF0ZT48YWNjZXNzaW9uLW51bT5XT1M6MDAwMzM2NDU4NjAw
MDE4PC9hY2Nlc3Npb24tbnVtPjxlbGVjdHJvbmljLXJlc291cmNlLW51bT4xMC4xMDE2L2ouYW5i
ZWhhdi4yMDE0LjAzLjAxMTwvZWxlY3Ryb25pYy1yZXNvdXJjZS1udW0+PHZvbHVtZT45MTwvdm9s
dW1lPjwvcmVjb3JkPjwvQ2l0ZT48L0VuZE5vdGU+
</w:fldData>
        </w:fldChar>
      </w:r>
      <w:r w:rsidR="00C960E1">
        <w:instrText xml:space="preserve"> ADDIN EN.CITE </w:instrText>
      </w:r>
      <w:r w:rsidR="00C960E1">
        <w:fldChar w:fldCharType="begin">
          <w:fldData xml:space="preserve">PEVuZE5vdGU+PENpdGU+PEF1dGhvcj5TaGVwaGVyZDwvQXV0aG9yPjxZZWFyPjIwMTA8L1llYXI+
PElEVGV4dD5Gb2xsb3dpbmcgZ2F6ZTogZ2F6ZS1mb2xsb3dpbmcgYmVoYXZpb3IgYXMgYSB3aW5k
b3cgaW50byBzb2NpYWwgY29nbml0aW9uPC9JRFRleHQ+PERpc3BsYXlUZXh0PihLYW5vIGFuZCBD
YWxsOyBTaGVwaGVyZCk8L0Rpc3BsYXlUZXh0PjxyZWNvcmQ+PGtleXdvcmRzPjxrZXl3b3JkPmF0
dGVudGlvbjwva2V5d29yZD48a2V5d29yZD5qb2ludCBhdHRlbnRpb248L2tleXdvcmQ+PGtleXdv
cmQ+b3JpZW50aW5nPC9rZXl3b3JkPjxrZXl3b3JkPnNoYXJlZCBhdHRlbnRpb248L2tleXdvcmQ+
PGtleXdvcmQ+c29jaWFsIGF0dGVudGlvbjwva2V5d29yZD48a2V5d29yZD50aGVvcnkgb2YgbWlu
ZDwva2V5d29yZD48L2tleXdvcmRzPjx1cmxzPjxyZWxhdGVkLXVybHM+PHVybD5odHRwczovL3d3
dy5uY2JpLm5sbS5uaWguZ292L3B1Ym1lZC8yMDQyODQ5NDwvdXJsPjwvcmVsYXRlZC11cmxzPjwv
dXJscz48aXNibj4xNjYyLTUxNDUgKEVsZWN0cm9uaWMpJiN4RDsxNjYyLTUxNDUgKExpbmtpbmcp
PC9pc2JuPjxjdXN0b20yPlBNQzI4NTk4MDU8L2N1c3RvbTI+PHRpdGxlcz48dGl0bGU+Rm9sbG93
aW5nIGdhemU6IGdhemUtZm9sbG93aW5nIGJlaGF2aW9yIGFzIGEgd2luZG93IGludG8gc29jaWFs
IGNvZ25pdGlvbjwvdGl0bGU+PHNlY29uZGFyeS10aXRsZT5Gcm9udCBJbnRlZ3IgTmV1cm9zY2k8
L3NlY29uZGFyeS10aXRsZT48L3RpdGxlcz48cGFnZXM+NTwvcGFnZXM+PGNvbnRyaWJ1dG9ycz48
YXV0aG9ycz48YXV0aG9yPlNoZXBoZXJkLCBTLiBWLjwvYXV0aG9yPjwvYXV0aG9ycz48L2NvbnRy
aWJ1dG9ycz48ZWRpdGlvbj4yMDEwLzA0LzMwPC9lZGl0aW9uPjxhZGRlZC1kYXRlIGZvcm1hdD0i
dXRjIj4xNTg1NjY0NDQ4PC9hZGRlZC1kYXRlPjxyZWYtdHlwZSBuYW1lPSJKb3VybmFsIEFydGlj
bGUiPjE3PC9yZWYtdHlwZT48YXV0aC1hZGRyZXNzPk5ldXJvc2NpZW5jZSBJbnN0aXR1dGUsIFBy
aW5jZXRvbiBVbml2ZXJzaXR5IFByaW5jZXRvbiwgTkosIFVTQS48L2F1dGgtYWRkcmVzcz48ZGF0
ZXM+PHllYXI+MjAxMDwveWVhcj48L2RhdGVzPjxyZWMtbnVtYmVyPjc3PC9yZWMtbnVtYmVyPjxs
YXN0LXVwZGF0ZWQtZGF0ZSBmb3JtYXQ9InV0YyI+MTU4NTY2NDQ0ODwvbGFzdC11cGRhdGVkLWRh
dGU+PGFjY2Vzc2lvbi1udW0+MjA0Mjg0OTQ8L2FjY2Vzc2lvbi1udW0+PGVsZWN0cm9uaWMtcmVz
b3VyY2UtbnVtPjEwLjMzODkvZm5pbnQuMjAxMC4wMDAwNTwvZWxlY3Ryb25pYy1yZXNvdXJjZS1u
dW0+PHZvbHVtZT40PC92b2x1bWU+PC9yZWNvcmQ+PC9DaXRlPjxDaXRlPjxBdXRob3I+S2Fubzwv
QXV0aG9yPjxZZWFyPjIwMTQ8L1llYXI+PElEVGV4dD5Dcm9zcy1zcGVjaWVzIHZhcmlhdGlvbiBp
biBnYXplIGZvbGxvd2luZyBhbmQgY29uc3BlY2lmaWMgcHJlZmVyZW5jZSBhbW9uZyBncmVhdCBh
cGVzLCBodW1hbiBpbmZhbnRzIGFuZCBhZHVsdHM8L0lEVGV4dD48cmVjb3JkPjxkYXRlcz48cHVi
LWRhdGVzPjxkYXRlPk1heTwvZGF0ZT48L3B1Yi1kYXRlcz48eWVhcj4yMDE0PC95ZWFyPjwvZGF0
ZXM+PGtleXdvcmRzPjxrZXl3b3JkPmNvbnNwZWNpZmljIG1vZGVsPC9rZXl3b3JkPjxrZXl3b3Jk
PmdhemUgZm9sbG93aW5nPC9rZXl3b3JkPjxrZXl3b3JkPmdyZWF0IGFwZTwva2V5d29yZD48a2V5
d29yZD5odW1hbiBpbmZhbnQ8L2tleXdvcmQ+PGtleXdvcmQ+c3BlY2llcyBkaWZmZXJlbmNlPC9r
ZXl3b3JkPjxrZXl3b3JkPmpvaW50IHZpc3VhbC1hdHRlbnRpb248L2tleXdvcmQ+PGtleXdvcmQ+
cGFuLXRyb2dsb2R5dGVzPC9rZXl3b3JkPjxrZXl3b3JkPmRpZmZlcmVudGlhbCBzZW5zaXRpdml0
eTwva2V5d29yZD48a2V5d29yZD5zb2NpYWwgY3Vlczwva2V5d29yZD48a2V5d29yZD5jaGltcGFu
emVlczwva2V5d29yZD48a2V5d29yZD5tb25rZXlzPC9rZXl3b3JkPjxrZXl3b3JkPmRpcmVjdGlv
bjwva2V5d29yZD48a2V5d29yZD5leWVzPC9rZXl3b3JkPjxrZXl3b3JkPnBlcmNlcHRpb248L2tl
eXdvcmQ+PGtleXdvcmQ+cGF0dGVybnM8L2tleXdvcmQ+PC9rZXl3b3Jkcz48dXJscz48cmVsYXRl
ZC11cmxzPjx1cmw+Jmx0O0dvIHRvIElTSSZndDs6Ly9XT1M6MDAwMzM2NDU4NjAwMDE4PC91cmw+
PC9yZWxhdGVkLXVybHM+PC91cmxzPjxpc2JuPjAwMDMtMzQ3MjwvaXNibj48dGl0bGVzPjx0aXRs
ZT5Dcm9zcy1zcGVjaWVzIHZhcmlhdGlvbiBpbiBnYXplIGZvbGxvd2luZyBhbmQgY29uc3BlY2lm
aWMgcHJlZmVyZW5jZSBhbW9uZyBncmVhdCBhcGVzLCBodW1hbiBpbmZhbnRzIGFuZCBhZHVsdHM8
L3RpdGxlPjxzZWNvbmRhcnktdGl0bGU+QW5pbWFsIEJlaGF2aW91cjwvc2Vjb25kYXJ5LXRpdGxl
PjxhbHQtdGl0bGU+QW5pbSBCZWhhdjwvYWx0LXRpdGxlPjwvdGl0bGVzPjxwYWdlcz4xMzctMTUw
PC9wYWdlcz48Y29udHJpYnV0b3JzPjxhdXRob3JzPjxhdXRob3I+S2FubywgRi48L2F1dGhvcj48
YXV0aG9yPkNhbGwsIEouPC9hdXRob3I+PC9hdXRob3JzPjwvY29udHJpYnV0b3JzPjxsYW5ndWFn
ZT5FbmdsaXNoPC9sYW5ndWFnZT48YWRkZWQtZGF0ZSBmb3JtYXQ9InV0YyI+MTU4NTY3MjM0Njwv
YWRkZWQtZGF0ZT48cmVmLXR5cGUgbmFtZT0iSm91cm5hbCBBcnRpY2xlIj4xNzwvcmVmLXR5cGU+
PGF1dGgtYWRkcmVzcz5NYXggUGxhbmNrIEluc3QgRXZvbHV0aW9uYXJ5IEFudGhyb3BvbCwgRGVw
dCBEZXYgJmFtcDsgQ29tcGFyYXQgUHN5Y2hvbCwgRC0wNDEwMyBMZWlwemlnLCBHZXJtYW55JiN4
RDtKYXBhbiBTb2MgUHJvbW90IFNjaSwgVG9reW8sIEphcGFuPC9hdXRoLWFkZHJlc3M+PHJlYy1u
dW1iZXI+OTA8L3JlYy1udW1iZXI+PGxhc3QtdXBkYXRlZC1kYXRlIGZvcm1hdD0idXRjIj4xNTg1
NjcyMzQ2PC9sYXN0LXVwZGF0ZWQtZGF0ZT48YWNjZXNzaW9uLW51bT5XT1M6MDAwMzM2NDU4NjAw
MDE4PC9hY2Nlc3Npb24tbnVtPjxlbGVjdHJvbmljLXJlc291cmNlLW51bT4xMC4xMDE2L2ouYW5i
ZWhhdi4yMDE0LjAzLjAxMTwvZWxlY3Ryb25pYy1yZXNvdXJjZS1udW0+PHZvbHVtZT45MTwvdm9s
dW1lPjwvcmVjb3JkPjwvQ2l0ZT48L0VuZE5vdGU+
</w:fldData>
        </w:fldChar>
      </w:r>
      <w:r w:rsidR="00C960E1">
        <w:instrText xml:space="preserve"> ADDIN EN.CITE.DATA </w:instrText>
      </w:r>
      <w:r w:rsidR="00C960E1">
        <w:fldChar w:fldCharType="end"/>
      </w:r>
      <w:r w:rsidR="00A72903">
        <w:fldChar w:fldCharType="separate"/>
      </w:r>
      <w:r w:rsidR="00C960E1">
        <w:rPr>
          <w:noProof/>
        </w:rPr>
        <w:t>(Kano and Call; Shepherd)</w:t>
      </w:r>
      <w:r w:rsidR="00A72903">
        <w:fldChar w:fldCharType="end"/>
      </w:r>
    </w:p>
    <w:p w:rsidR="00AC6CE6" w:rsidRDefault="00AC6CE6" w:rsidP="007273E1">
      <w:pPr>
        <w:pStyle w:val="ListParagraph"/>
        <w:numPr>
          <w:ilvl w:val="1"/>
          <w:numId w:val="1"/>
        </w:numPr>
      </w:pPr>
      <w:r>
        <w:t xml:space="preserve">Social perception automatically guide behavior </w:t>
      </w:r>
      <w:r>
        <w:fldChar w:fldCharType="begin"/>
      </w:r>
      <w:r>
        <w:instrText xml:space="preserve"> ADDIN EN.CITE &lt;EndNote&gt;&lt;Cite&gt;&lt;Author&gt;Allison&lt;/Author&gt;&lt;Year&gt;2000&lt;/Year&gt;&lt;IDText&gt;Social perception from visual cues: role of the STS region&lt;/IDText&gt;&lt;DisplayText&gt;(Allison et al.)&lt;/DisplayText&gt;&lt;record&gt;&lt;dates&gt;&lt;pub-dates&gt;&lt;date&gt;Jul&lt;/date&gt;&lt;/pub-dates&gt;&lt;year&gt;2000&lt;/year&gt;&lt;/dates&gt;&lt;keywords&gt;&lt;keyword&gt;human face perception&lt;/keyword&gt;&lt;keyword&gt;positron emission tomography&lt;/keyword&gt;&lt;keyword&gt;superior temporal sulcus&lt;/keyword&gt;&lt;keyword&gt;human brain&lt;/keyword&gt;&lt;keyword&gt;auditory-cortex&lt;/keyword&gt;&lt;keyword&gt;occipitotemporal cortex&lt;/keyword&gt;&lt;keyword&gt;grasp representations&lt;/keyword&gt;&lt;keyword&gt;biological motion&lt;/keyword&gt;&lt;keyword&gt;polysensory area&lt;/keyword&gt;&lt;keyword&gt;macaque monkey&lt;/keyword&gt;&lt;/keywords&gt;&lt;urls&gt;&lt;related-urls&gt;&lt;url&gt;&amp;lt;Go to ISI&amp;gt;://WOS:000088091100005&lt;/url&gt;&lt;/related-urls&gt;&lt;/urls&gt;&lt;isbn&gt;1364-6613&lt;/isbn&gt;&lt;titles&gt;&lt;title&gt;Social perception from visual cues: role of the STS region&lt;/title&gt;&lt;secondary-title&gt;Trends in Cognitive Sciences&lt;/secondary-title&gt;&lt;alt-title&gt;Trends Cogn Sci&lt;/alt-title&gt;&lt;/titles&gt;&lt;pages&gt;267-278&lt;/pages&gt;&lt;number&gt;7&lt;/number&gt;&lt;contributors&gt;&lt;authors&gt;&lt;author&gt;Allison, T.&lt;/author&gt;&lt;author&gt;Puce, A.&lt;/author&gt;&lt;author&gt;McCarthy, G.&lt;/author&gt;&lt;/authors&gt;&lt;/contributors&gt;&lt;language&gt;English&lt;/language&gt;&lt;added-date format="utc"&gt;1585667948&lt;/added-date&gt;&lt;ref-type name="Journal Article"&gt;17&lt;/ref-type&gt;&lt;auth-address&gt;Vet Adm Med Ctr, Neuropsychol Lab, W Haven, CT 06516 USA&amp;#xD;Yale Univ, Sch Med, Dept Neurol, New Haven, CT 06510 USA&amp;#xD;Swinburne Univ Technol, Brain Sci Inst, Hawthorn, Vic 3122, Australia&amp;#xD;Duke Univ, Med Ctr, Brain Imaging &amp;amp; Anal Ctr, Durham, NC 27710 USA&lt;/auth-address&gt;&lt;rec-number&gt;81&lt;/rec-number&gt;&lt;last-updated-date format="utc"&gt;1585667948&lt;/last-updated-date&gt;&lt;accession-num&gt;WOS:000088091100005&lt;/accession-num&gt;&lt;electronic-resource-num&gt;Doi 10.1016/S1364-6613(00)01501-1&lt;/electronic-resource-num&gt;&lt;volume&gt;4&lt;/volume&gt;&lt;/record&gt;&lt;/Cite&gt;&lt;/EndNote&gt;</w:instrText>
      </w:r>
      <w:r>
        <w:fldChar w:fldCharType="separate"/>
      </w:r>
      <w:r>
        <w:rPr>
          <w:noProof/>
        </w:rPr>
        <w:t>(Allison et al.)</w:t>
      </w:r>
      <w:r>
        <w:fldChar w:fldCharType="end"/>
      </w:r>
    </w:p>
    <w:p w:rsidR="006223A1" w:rsidRDefault="00A308C1" w:rsidP="007273E1">
      <w:pPr>
        <w:pStyle w:val="ListParagraph"/>
        <w:numPr>
          <w:ilvl w:val="1"/>
          <w:numId w:val="1"/>
        </w:numPr>
      </w:pPr>
      <w:r>
        <w:t xml:space="preserve">Evolutionary importance to humans: </w:t>
      </w:r>
    </w:p>
    <w:p w:rsidR="00A308C1" w:rsidRDefault="00A308C1" w:rsidP="006223A1">
      <w:pPr>
        <w:pStyle w:val="ListParagraph"/>
        <w:numPr>
          <w:ilvl w:val="2"/>
          <w:numId w:val="1"/>
        </w:numPr>
      </w:pPr>
      <w:r>
        <w:t xml:space="preserve">compare to other primates, human infants almost exclusively follow the eye gaze direction – </w:t>
      </w:r>
      <w:r w:rsidR="006223A1">
        <w:t xml:space="preserve">support </w:t>
      </w:r>
      <w:r>
        <w:t xml:space="preserve">Cooperative (mutualistic </w:t>
      </w:r>
      <w:r w:rsidR="006223A1">
        <w:t>social interactions</w:t>
      </w:r>
      <w:r>
        <w:t xml:space="preserve">) Hypothesis </w:t>
      </w:r>
      <w:r w:rsidR="006223A1">
        <w:fldChar w:fldCharType="begin"/>
      </w:r>
      <w:r w:rsidR="006223A1">
        <w:instrText xml:space="preserve"> ADDIN EN.CITE &lt;EndNote&gt;&lt;Cite&gt;&lt;Author&gt;Tomasello&lt;/Author&gt;&lt;Year&gt;2007&lt;/Year&gt;&lt;IDText&gt;Reliance on head versus eyes in the gaze following of great apes and human infants: the cooperative eye hypothesis&lt;/IDText&gt;&lt;DisplayText&gt;(Tomasello et al.)&lt;/DisplayText&gt;&lt;record&gt;&lt;dates&gt;&lt;pub-dates&gt;&lt;date&gt;Mar&lt;/date&gt;&lt;/pub-dates&gt;&lt;year&gt;2007&lt;/year&gt;&lt;/dates&gt;&lt;keywords&gt;&lt;keyword&gt;apes&lt;/keyword&gt;&lt;keyword&gt;gaze following&lt;/keyword&gt;&lt;keyword&gt;eyes&lt;/keyword&gt;&lt;keyword&gt;social cognition&lt;/keyword&gt;&lt;keyword&gt;experimenter-given cues&lt;/keyword&gt;&lt;keyword&gt;unique morphology&lt;/keyword&gt;&lt;keyword&gt;hunting behavior&lt;/keyword&gt;&lt;keyword&gt;pan-troglodytes&lt;/keyword&gt;&lt;keyword&gt;normal adults&lt;/keyword&gt;&lt;keyword&gt;chimpanzees&lt;/keyword&gt;&lt;keyword&gt;children&lt;/keyword&gt;&lt;keyword&gt;monkeys&lt;/keyword&gt;&lt;keyword&gt;comprehension&lt;/keyword&gt;&lt;keyword&gt;attention&lt;/keyword&gt;&lt;/keywords&gt;&lt;urls&gt;&lt;related-urls&gt;&lt;url&gt;&amp;lt;Go to ISI&amp;gt;://WOS:000245159400006&lt;/url&gt;&lt;/related-urls&gt;&lt;/urls&gt;&lt;isbn&gt;0047-2484&lt;/isbn&gt;&lt;titles&gt;&lt;title&gt;Reliance on head versus eyes in the gaze following of great apes and human infants: the cooperative eye hypothesis&lt;/title&gt;&lt;secondary-title&gt;Journal of Human Evolution&lt;/secondary-title&gt;&lt;alt-title&gt;J Hum Evol&lt;/alt-title&gt;&lt;/titles&gt;&lt;pages&gt;314-320&lt;/pages&gt;&lt;number&gt;3&lt;/number&gt;&lt;contributors&gt;&lt;authors&gt;&lt;author&gt;Tomasello, M.&lt;/author&gt;&lt;author&gt;Hare, B.&lt;/author&gt;&lt;author&gt;Lehmann, H.&lt;/author&gt;&lt;author&gt;Call, J.&lt;/author&gt;&lt;/authors&gt;&lt;/contributors&gt;&lt;language&gt;English&lt;/language&gt;&lt;added-date format="utc"&gt;1585666453&lt;/added-date&gt;&lt;ref-type name="Journal Article"&gt;17&lt;/ref-type&gt;&lt;auth-address&gt;Max Planck Inst Evolutionary Anthropol, D-04103 Leipzig, Germany&lt;/auth-address&gt;&lt;rec-number&gt;79&lt;/rec-number&gt;&lt;last-updated-date format="utc"&gt;1585666453&lt;/last-updated-date&gt;&lt;accession-num&gt;WOS:000245159400006&lt;/accession-num&gt;&lt;electronic-resource-num&gt;10.1016/j.jhevol.2006.10.001&lt;/electronic-resource-num&gt;&lt;volume&gt;52&lt;/volume&gt;&lt;/record&gt;&lt;/Cite&gt;&lt;/EndNote&gt;</w:instrText>
      </w:r>
      <w:r w:rsidR="006223A1">
        <w:fldChar w:fldCharType="separate"/>
      </w:r>
      <w:r w:rsidR="006223A1">
        <w:rPr>
          <w:noProof/>
        </w:rPr>
        <w:t>(Tomasello et al.)</w:t>
      </w:r>
      <w:r w:rsidR="006223A1">
        <w:fldChar w:fldCharType="end"/>
      </w:r>
    </w:p>
    <w:p w:rsidR="009649CE" w:rsidRDefault="009649CE" w:rsidP="006223A1">
      <w:pPr>
        <w:pStyle w:val="ListParagraph"/>
        <w:numPr>
          <w:ilvl w:val="2"/>
          <w:numId w:val="1"/>
        </w:numPr>
      </w:pPr>
      <w:r>
        <w:t xml:space="preserve">morphological development of human eyes </w:t>
      </w:r>
      <w:r w:rsidR="001046F0">
        <w:fldChar w:fldCharType="begin">
          <w:fldData xml:space="preserve">PEVuZE5vdGU+PENpdGU+PEF1dGhvcj5FbWVyeTwvQXV0aG9yPjxZZWFyPjIwMDA8L1llYXI+PElE
VGV4dD5UaGUgZXllcyBoYXZlIGl0OiB0aGUgbmV1cm9ldGhvbG9neSwgZnVuY3Rpb24gYW5kIGV2
b2x1dGlvbiBvZiBzb2NpYWwgZ2F6ZTwvSURUZXh0PjxEaXNwbGF5VGV4dD4oRW1lcnkpPC9EaXNw
bGF5VGV4dD48cmVjb3JkPjxkYXRlcz48cHViLWRhdGVzPjxkYXRlPkF1ZzwvZGF0ZT48L3B1Yi1k
YXRlcz48eWVhcj4yMDAwPC95ZWFyPjwvZGF0ZXM+PGtleXdvcmRzPjxrZXl3b3JkPmFteWdkYWxh
PC9rZXl3b3JkPjxrZXl3b3JkPmF1dGlzbTwva2V5d29yZD48a2V5d29yZD5lbW90aW9uPC9rZXl3
b3JkPjxrZXl3b3JkPmV2b2x1dGlvbjwva2V5d29yZD48a2V5d29yZD5leWUgY29udGFjdDwva2V5
d29yZD48a2V5d29yZD5leWUgZ2F6ZTwva2V5d29yZD48a2V5d29yZD5mYWNlPC9rZXl3b3JkPjxr
ZXl3b3JkPmdhemUtZm9sbG93aW5nPC9rZXl3b3JkPjxrZXl3b3JkPmpvaW50IGF0dGVudGlvbjwv
a2V5d29yZD48a2V5d29yZD5uZXVyb3BoeXNpb2xvZ3k8L2tleXdvcmQ+PGtleXdvcmQ+c29jaWFs
IGNvZ25pdGlvbjwva2V5d29yZD48a2V5d29yZD50ZW1wb3JhbCBjb3J0ZXg8L2tleXdvcmQ+PGtl
eXdvcmQ+dGhlb3J5IG9mIG1pbmQ8L2tleXdvcmQ+PGtleXdvcmQ+am9pbnQgdmlzdWFsLWF0dGVu
dGlvbjwva2V5d29yZD48a2V5d29yZD5jaGltcGFuemVlcyBwYW4tdHJvZ2xvZHl0ZXM8L2tleXdv
cmQ+PGtleXdvcmQ+c3VwZXJpb3IgdGVtcG9yYWwgc3VsY3VzPC9rZXl3b3JkPjxrZXl3b3JkPmV4
cGVyaW1lbnRlci1naXZlbiBjdWVzPC9rZXl3b3JkPjxrZXl3b3JkPm9iamVjdC1jaG9pY2UgdGFz
azwva2V5d29yZD48a2V5d29yZD5vcmFuZ3V0YW5zIHBvbmdvLXB5Z21hZXVzPC9rZXl3b3JkPjxr
ZXl3b3JkPmNoaWxkcmVuIGhvbW8tc2FwaWVuczwva2V5d29yZD48a2V5d29yZD5yaGVzdXMtbW9u
a2V5czwva2V5d29yZD48a2V5d29yZD55b3VuZyBjaGltcGFuemVlczwva2V5d29yZD48a2V5d29y
ZD5jdGVub3NhdXJhLXNpbWlsaXM8L2tleXdvcmQ+PC9rZXl3b3Jkcz48dXJscz48cmVsYXRlZC11
cmxzPjx1cmw+Jmx0O0dvIHRvIElTSSZndDs6Ly9XT1M6MDAwMDg4OTU2NDAwMDAxPC91cmw+PC9y
ZWxhdGVkLXVybHM+PC91cmxzPjxpc2JuPjAxNDktNzYzNDwvaXNibj48dGl0bGVzPjx0aXRsZT5U
aGUgZXllcyBoYXZlIGl0OiB0aGUgbmV1cm9ldGhvbG9neSwgZnVuY3Rpb24gYW5kIGV2b2x1dGlv
biBvZiBzb2NpYWwgZ2F6ZTwvdGl0bGU+PHNlY29uZGFyeS10aXRsZT5OZXVyb3NjaWVuY2UgYW5k
IEJpb2JlaGF2aW9yYWwgUmV2aWV3czwvc2Vjb25kYXJ5LXRpdGxlPjxhbHQtdGl0bGU+TmV1cm9z
Y2kgQmlvYmVoYXYgUjwvYWx0LXRpdGxlPjwvdGl0bGVzPjxwYWdlcz41ODEtNjA0PC9wYWdlcz48
bnVtYmVyPjY8L251bWJlcj48Y29udHJpYnV0b3JzPjxhdXRob3JzPjxhdXRob3I+RW1lcnksIE4u
IEouPC9hdXRob3I+PC9hdXRob3JzPjwvY29udHJpYnV0b3JzPjxsYW5ndWFnZT5FbmdsaXNoPC9s
YW5ndWFnZT48YWRkZWQtZGF0ZSBmb3JtYXQ9InV0YyI+MTU4NTY2OTMzMjwvYWRkZWQtZGF0ZT48
cmVmLXR5cGUgbmFtZT0iSm91cm5hbCBBcnRpY2xlIj4xNzwvcmVmLXR5cGU+PGF1dGgtYWRkcmVz
cz5Vbml2IENhbGlmIERhdmlzLCBDdHIgTmV1cm9zY2ksIERlcHQgUHN5Y2hpYXQsIERhdmlzLCBD
QSA5NTYxNiBVU0EmI3hEO1VuaXYgQ2FsaWYgRGF2aXMsIENhbGlmIFJlZyBQcmltYXRlIFJlcyBD
dHIsIERhdmlzLCBDQSA5NTYxNiBVU0E8L2F1dGgtYWRkcmVzcz48cmVjLW51bWJlcj44MjwvcmVj
LW51bWJlcj48bGFzdC11cGRhdGVkLWRhdGUgZm9ybWF0PSJ1dGMiPjE1ODU2NjkzMzI8L2xhc3Qt
dXBkYXRlZC1kYXRlPjxhY2Nlc3Npb24tbnVtPldPUzowMDAwODg5NTY0MDAwMDE8L2FjY2Vzc2lv
bi1udW0+PGVsZWN0cm9uaWMtcmVzb3VyY2UtbnVtPkRvaSAxMC4xMDE2L1MwMTQ5LTc2MzQoMDAp
MDAwMjUtNzwvZWxlY3Ryb25pYy1yZXNvdXJjZS1udW0+PHZvbHVtZT4yNDwvdm9sdW1lPjwvcmVj
b3JkPjwvQ2l0ZT48L0VuZE5vdGU+AG==
</w:fldData>
        </w:fldChar>
      </w:r>
      <w:r w:rsidR="001046F0">
        <w:instrText xml:space="preserve"> ADDIN EN.CITE </w:instrText>
      </w:r>
      <w:r w:rsidR="001046F0">
        <w:fldChar w:fldCharType="begin">
          <w:fldData xml:space="preserve">PEVuZE5vdGU+PENpdGU+PEF1dGhvcj5FbWVyeTwvQXV0aG9yPjxZZWFyPjIwMDA8L1llYXI+PElE
VGV4dD5UaGUgZXllcyBoYXZlIGl0OiB0aGUgbmV1cm9ldGhvbG9neSwgZnVuY3Rpb24gYW5kIGV2
b2x1dGlvbiBvZiBzb2NpYWwgZ2F6ZTwvSURUZXh0PjxEaXNwbGF5VGV4dD4oRW1lcnkpPC9EaXNw
bGF5VGV4dD48cmVjb3JkPjxkYXRlcz48cHViLWRhdGVzPjxkYXRlPkF1ZzwvZGF0ZT48L3B1Yi1k
YXRlcz48eWVhcj4yMDAwPC95ZWFyPjwvZGF0ZXM+PGtleXdvcmRzPjxrZXl3b3JkPmFteWdkYWxh
PC9rZXl3b3JkPjxrZXl3b3JkPmF1dGlzbTwva2V5d29yZD48a2V5d29yZD5lbW90aW9uPC9rZXl3
b3JkPjxrZXl3b3JkPmV2b2x1dGlvbjwva2V5d29yZD48a2V5d29yZD5leWUgY29udGFjdDwva2V5
d29yZD48a2V5d29yZD5leWUgZ2F6ZTwva2V5d29yZD48a2V5d29yZD5mYWNlPC9rZXl3b3JkPjxr
ZXl3b3JkPmdhemUtZm9sbG93aW5nPC9rZXl3b3JkPjxrZXl3b3JkPmpvaW50IGF0dGVudGlvbjwv
a2V5d29yZD48a2V5d29yZD5uZXVyb3BoeXNpb2xvZ3k8L2tleXdvcmQ+PGtleXdvcmQ+c29jaWFs
IGNvZ25pdGlvbjwva2V5d29yZD48a2V5d29yZD50ZW1wb3JhbCBjb3J0ZXg8L2tleXdvcmQ+PGtl
eXdvcmQ+dGhlb3J5IG9mIG1pbmQ8L2tleXdvcmQ+PGtleXdvcmQ+am9pbnQgdmlzdWFsLWF0dGVu
dGlvbjwva2V5d29yZD48a2V5d29yZD5jaGltcGFuemVlcyBwYW4tdHJvZ2xvZHl0ZXM8L2tleXdv
cmQ+PGtleXdvcmQ+c3VwZXJpb3IgdGVtcG9yYWwgc3VsY3VzPC9rZXl3b3JkPjxrZXl3b3JkPmV4
cGVyaW1lbnRlci1naXZlbiBjdWVzPC9rZXl3b3JkPjxrZXl3b3JkPm9iamVjdC1jaG9pY2UgdGFz
azwva2V5d29yZD48a2V5d29yZD5vcmFuZ3V0YW5zIHBvbmdvLXB5Z21hZXVzPC9rZXl3b3JkPjxr
ZXl3b3JkPmNoaWxkcmVuIGhvbW8tc2FwaWVuczwva2V5d29yZD48a2V5d29yZD5yaGVzdXMtbW9u
a2V5czwva2V5d29yZD48a2V5d29yZD55b3VuZyBjaGltcGFuemVlczwva2V5d29yZD48a2V5d29y
ZD5jdGVub3NhdXJhLXNpbWlsaXM8L2tleXdvcmQ+PC9rZXl3b3Jkcz48dXJscz48cmVsYXRlZC11
cmxzPjx1cmw+Jmx0O0dvIHRvIElTSSZndDs6Ly9XT1M6MDAwMDg4OTU2NDAwMDAxPC91cmw+PC9y
ZWxhdGVkLXVybHM+PC91cmxzPjxpc2JuPjAxNDktNzYzNDwvaXNibj48dGl0bGVzPjx0aXRsZT5U
aGUgZXllcyBoYXZlIGl0OiB0aGUgbmV1cm9ldGhvbG9neSwgZnVuY3Rpb24gYW5kIGV2b2x1dGlv
biBvZiBzb2NpYWwgZ2F6ZTwvdGl0bGU+PHNlY29uZGFyeS10aXRsZT5OZXVyb3NjaWVuY2UgYW5k
IEJpb2JlaGF2aW9yYWwgUmV2aWV3czwvc2Vjb25kYXJ5LXRpdGxlPjxhbHQtdGl0bGU+TmV1cm9z
Y2kgQmlvYmVoYXYgUjwvYWx0LXRpdGxlPjwvdGl0bGVzPjxwYWdlcz41ODEtNjA0PC9wYWdlcz48
bnVtYmVyPjY8L251bWJlcj48Y29udHJpYnV0b3JzPjxhdXRob3JzPjxhdXRob3I+RW1lcnksIE4u
IEouPC9hdXRob3I+PC9hdXRob3JzPjwvY29udHJpYnV0b3JzPjxsYW5ndWFnZT5FbmdsaXNoPC9s
YW5ndWFnZT48YWRkZWQtZGF0ZSBmb3JtYXQ9InV0YyI+MTU4NTY2OTMzMjwvYWRkZWQtZGF0ZT48
cmVmLXR5cGUgbmFtZT0iSm91cm5hbCBBcnRpY2xlIj4xNzwvcmVmLXR5cGU+PGF1dGgtYWRkcmVz
cz5Vbml2IENhbGlmIERhdmlzLCBDdHIgTmV1cm9zY2ksIERlcHQgUHN5Y2hpYXQsIERhdmlzLCBD
QSA5NTYxNiBVU0EmI3hEO1VuaXYgQ2FsaWYgRGF2aXMsIENhbGlmIFJlZyBQcmltYXRlIFJlcyBD
dHIsIERhdmlzLCBDQSA5NTYxNiBVU0E8L2F1dGgtYWRkcmVzcz48cmVjLW51bWJlcj44MjwvcmVj
LW51bWJlcj48bGFzdC11cGRhdGVkLWRhdGUgZm9ybWF0PSJ1dGMiPjE1ODU2NjkzMzI8L2xhc3Qt
dXBkYXRlZC1kYXRlPjxhY2Nlc3Npb24tbnVtPldPUzowMDAwODg5NTY0MDAwMDE8L2FjY2Vzc2lv
bi1udW0+PGVsZWN0cm9uaWMtcmVzb3VyY2UtbnVtPkRvaSAxMC4xMDE2L1MwMTQ5LTc2MzQoMDAp
MDAwMjUtNzwvZWxlY3Ryb25pYy1yZXNvdXJjZS1udW0+PHZvbHVtZT4yNDwvdm9sdW1lPjwvcmVj
b3JkPjwvQ2l0ZT48L0VuZE5vdGU+AG==
</w:fldData>
        </w:fldChar>
      </w:r>
      <w:r w:rsidR="001046F0">
        <w:instrText xml:space="preserve"> ADDIN EN.CITE.DATA </w:instrText>
      </w:r>
      <w:r w:rsidR="001046F0">
        <w:fldChar w:fldCharType="end"/>
      </w:r>
      <w:r w:rsidR="001046F0">
        <w:fldChar w:fldCharType="separate"/>
      </w:r>
      <w:r w:rsidR="001046F0">
        <w:rPr>
          <w:noProof/>
        </w:rPr>
        <w:t>(Emery)</w:t>
      </w:r>
      <w:r w:rsidR="001046F0">
        <w:fldChar w:fldCharType="end"/>
      </w:r>
    </w:p>
    <w:p w:rsidR="00A62FD9" w:rsidRDefault="00A72903" w:rsidP="007273E1">
      <w:pPr>
        <w:pStyle w:val="ListParagraph"/>
        <w:numPr>
          <w:ilvl w:val="1"/>
          <w:numId w:val="1"/>
        </w:numPr>
      </w:pPr>
      <w:r>
        <w:t xml:space="preserve">Social relevance of direct gaze: </w:t>
      </w:r>
    </w:p>
    <w:p w:rsidR="00A62FD9" w:rsidRDefault="00A72903" w:rsidP="00A62FD9">
      <w:pPr>
        <w:pStyle w:val="ListParagraph"/>
        <w:numPr>
          <w:ilvl w:val="2"/>
          <w:numId w:val="1"/>
        </w:numPr>
      </w:pPr>
      <w:r>
        <w:t>predation &amp; likelihood of individuals to approach and engage others.</w:t>
      </w:r>
    </w:p>
    <w:p w:rsidR="00A308C1" w:rsidRDefault="00A62FD9" w:rsidP="00A308C1">
      <w:pPr>
        <w:pStyle w:val="ListParagraph"/>
        <w:numPr>
          <w:ilvl w:val="2"/>
          <w:numId w:val="1"/>
        </w:numPr>
      </w:pPr>
      <w:r>
        <w:t xml:space="preserve">Shared mental states &amp; </w:t>
      </w:r>
      <w:r w:rsidR="00AC6CE6">
        <w:t>constrains</w:t>
      </w:r>
      <w:r>
        <w:t xml:space="preserve"> what information is relevant in the visual field </w:t>
      </w:r>
      <w:r w:rsidR="00A72903">
        <w:fldChar w:fldCharType="begin"/>
      </w:r>
      <w:r w:rsidR="00A72903">
        <w:instrText xml:space="preserve"> ADDIN EN.CITE &lt;EndNote&gt;&lt;Cite&gt;&lt;Author&gt;Shepherd&lt;/Author&gt;&lt;Year&gt;2010&lt;/Year&gt;&lt;IDText&gt;Following gaze: gaze-following behavior as a window into social cognition&lt;/IDText&gt;&lt;DisplayText&gt;(Shepherd)&lt;/DisplayText&gt;&lt;record&gt;&lt;keywords&gt;&lt;keyword&gt;attention&lt;/keyword&gt;&lt;keyword&gt;joint attention&lt;/keyword&gt;&lt;keyword&gt;orienting&lt;/keyword&gt;&lt;keyword&gt;shared attention&lt;/keyword&gt;&lt;keyword&gt;social attention&lt;/keyword&gt;&lt;keyword&gt;theory of mind&lt;/keyword&gt;&lt;/keywords&gt;&lt;urls&gt;&lt;related-urls&gt;&lt;url&gt;https://www.ncbi.nlm.nih.gov/pubmed/20428494&lt;/url&gt;&lt;/related-urls&gt;&lt;/urls&gt;&lt;isbn&gt;1662-5145 (Electronic)&amp;#xD;1662-5145 (Linking)&lt;/isbn&gt;&lt;custom2&gt;PMC2859805&lt;/custom2&gt;&lt;titles&gt;&lt;title&gt;Following gaze: gaze-following behavior as a window into social cognition&lt;/title&gt;&lt;secondary-title&gt;Front Integr Neurosci&lt;/secondary-title&gt;&lt;/titles&gt;&lt;pages&gt;5&lt;/pages&gt;&lt;contributors&gt;&lt;authors&gt;&lt;author&gt;Shepherd, S. V.&lt;/author&gt;&lt;/authors&gt;&lt;/contributors&gt;&lt;edition&gt;2010/04/30&lt;/edition&gt;&lt;added-date format="utc"&gt;1585664448&lt;/added-date&gt;&lt;ref-type name="Journal Article"&gt;17&lt;/ref-type&gt;&lt;auth-address&gt;Neuroscience Institute, Princeton University Princeton, NJ, USA.&lt;/auth-address&gt;&lt;dates&gt;&lt;year&gt;2010&lt;/year&gt;&lt;/dates&gt;&lt;rec-number&gt;77&lt;/rec-number&gt;&lt;last-updated-date format="utc"&gt;1585664448&lt;/last-updated-date&gt;&lt;accession-num&gt;20428494&lt;/accession-num&gt;&lt;electronic-resource-num&gt;10.3389/fnint.2010.00005&lt;/electronic-resource-num&gt;&lt;volume&gt;4&lt;/volume&gt;&lt;/record&gt;&lt;/Cite&gt;&lt;/EndNote&gt;</w:instrText>
      </w:r>
      <w:r w:rsidR="00A72903">
        <w:fldChar w:fldCharType="separate"/>
      </w:r>
      <w:r w:rsidR="00A72903">
        <w:rPr>
          <w:noProof/>
        </w:rPr>
        <w:t>(Shepherd)</w:t>
      </w:r>
      <w:r w:rsidR="00A72903">
        <w:fldChar w:fldCharType="end"/>
      </w:r>
      <w:r>
        <w:t xml:space="preserve">; visuospatial attention </w:t>
      </w:r>
      <w:r>
        <w:fldChar w:fldCharType="begin"/>
      </w:r>
      <w:r>
        <w:instrText xml:space="preserve"> ADDIN EN.CITE &lt;EndNote&gt;&lt;Cite&gt;&lt;Author&gt;Senju&lt;/Author&gt;&lt;Year&gt;2005&lt;/Year&gt;&lt;IDText&gt;Direct gaze captures visuospatial attention&lt;/IDText&gt;&lt;DisplayText&gt;(Senju and Hasegawa)&lt;/DisplayText&gt;&lt;record&gt;&lt;dates&gt;&lt;pub-dates&gt;&lt;date&gt;Jan&lt;/date&gt;&lt;/pub-dates&gt;&lt;year&gt;2005&lt;/year&gt;&lt;/dates&gt;&lt;keywords&gt;&lt;keyword&gt;face processing impairments&lt;/keyword&gt;&lt;keyword&gt;eye contact&lt;/keyword&gt;&lt;keyword&gt;visual-attention&lt;/keyword&gt;&lt;keyword&gt;facial expressions&lt;/keyword&gt;&lt;keyword&gt;unique morphology&lt;/keyword&gt;&lt;keyword&gt;viewing eye&lt;/keyword&gt;&lt;keyword&gt;perception&lt;/keyword&gt;&lt;keyword&gt;humans&lt;/keyword&gt;&lt;keyword&gt;shifts&lt;/keyword&gt;&lt;keyword&gt;brain&lt;/keyword&gt;&lt;/keywords&gt;&lt;urls&gt;&lt;related-urls&gt;&lt;url&gt;&amp;lt;Go to ISI&amp;gt;://WOS:000227473500008&lt;/url&gt;&lt;/related-urls&gt;&lt;/urls&gt;&lt;isbn&gt;1350-6285&lt;/isbn&gt;&lt;titles&gt;&lt;title&gt;Direct gaze captures visuospatial attention&lt;/title&gt;&lt;secondary-title&gt;Visual Cognition&lt;/secondary-title&gt;&lt;alt-title&gt;Vis Cogn&lt;/alt-title&gt;&lt;/titles&gt;&lt;pages&gt;127-144&lt;/pages&gt;&lt;number&gt;1&lt;/number&gt;&lt;contributors&gt;&lt;authors&gt;&lt;author&gt;Senju, A.&lt;/author&gt;&lt;author&gt;Hasegawa, T.&lt;/author&gt;&lt;/authors&gt;&lt;/contributors&gt;&lt;language&gt;English&lt;/language&gt;&lt;added-date format="utc"&gt;1585665731&lt;/added-date&gt;&lt;ref-type name="Journal Article"&gt;17&lt;/ref-type&gt;&lt;auth-address&gt;Univ Tokyo, Dept Cognit &amp;amp; Behav Sci, Grad Sch Arts &amp;amp; Sci, Meguro Ku, Tokyo 1538902, Japan&lt;/auth-address&gt;&lt;rec-number&gt;78&lt;/rec-number&gt;&lt;last-updated-date format="utc"&gt;1585665731&lt;/last-updated-date&gt;&lt;accession-num&gt;WOS:000227473500008&lt;/accession-num&gt;&lt;electronic-resource-num&gt;10.1080/13506280444000157&lt;/electronic-resource-num&gt;&lt;volume&gt;12&lt;/volume&gt;&lt;/record&gt;&lt;/Cite&gt;&lt;/EndNote&gt;</w:instrText>
      </w:r>
      <w:r>
        <w:fldChar w:fldCharType="separate"/>
      </w:r>
      <w:r>
        <w:rPr>
          <w:noProof/>
        </w:rPr>
        <w:t>(Senju and Hasegawa)</w:t>
      </w:r>
      <w:r>
        <w:fldChar w:fldCharType="end"/>
      </w:r>
    </w:p>
    <w:p w:rsidR="006223A1" w:rsidRDefault="006223A1" w:rsidP="006223A1">
      <w:pPr>
        <w:pStyle w:val="ListParagraph"/>
        <w:numPr>
          <w:ilvl w:val="0"/>
          <w:numId w:val="1"/>
        </w:numPr>
      </w:pPr>
      <w:r>
        <w:t>(</w:t>
      </w:r>
      <w:r w:rsidR="00AC6CE6">
        <w:t>2</w:t>
      </w:r>
      <w:r>
        <w:t xml:space="preserve">) </w:t>
      </w:r>
      <w:r>
        <w:t xml:space="preserve">Crowd gaze: </w:t>
      </w:r>
    </w:p>
    <w:p w:rsidR="006223A1" w:rsidRDefault="006223A1" w:rsidP="006223A1">
      <w:pPr>
        <w:pStyle w:val="ListParagraph"/>
        <w:numPr>
          <w:ilvl w:val="1"/>
          <w:numId w:val="1"/>
        </w:numPr>
      </w:pPr>
      <w:r>
        <w:t xml:space="preserve">Visual system can extract the collective gaze information efficiently from a crowd of faces as a summary of the crowd’s attention </w:t>
      </w:r>
      <w:r>
        <w:fldChar w:fldCharType="begin"/>
      </w:r>
      <w:r>
        <w:instrText xml:space="preserve"> ADDIN EN.CITE &lt;EndNote&gt;&lt;Cite&gt;&lt;Author&gt;Roberts&lt;/Author&gt;&lt;Year&gt;2019&lt;/Year&gt;&lt;IDText&gt;Elucidating the Neural Representation and the Processing Dynamics of Face Ensembles&lt;/IDText&gt;&lt;DisplayText&gt;(Roberts et al.)&lt;/DisplayText&gt;&lt;record&gt;&lt;dates&gt;&lt;pub-dates&gt;&lt;date&gt;Sep&lt;/date&gt;&lt;/pub-dates&gt;&lt;year&gt;2019&lt;/year&gt;&lt;/dates&gt;&lt;keywords&gt;&lt;keyword&gt;face perception&lt;/keyword&gt;&lt;keyword&gt;multivariate analysis&lt;/keyword&gt;&lt;keyword&gt;neural decoding&lt;/keyword&gt;&lt;keyword&gt;visual ensembles&lt;/keyword&gt;&lt;/keywords&gt;&lt;urls&gt;&lt;related-urls&gt;&lt;url&gt;https://www.ncbi.nlm.nih.gov/pubmed/31413074&lt;/url&gt;&lt;/related-urls&gt;&lt;/urls&gt;&lt;isbn&gt;1529-2401&lt;/isbn&gt;&lt;custom2&gt;PMC6764198&lt;/custom2&gt;&lt;titles&gt;&lt;title&gt;Elucidating the Neural Representation and the Processing Dynamics of Face Ensembles&lt;/title&gt;&lt;secondary-title&gt;J Neurosci&lt;/secondary-title&gt;&lt;/titles&gt;&lt;pages&gt;7737-7747&lt;/pages&gt;&lt;number&gt;39&lt;/number&gt;&lt;contributors&gt;&lt;authors&gt;&lt;author&gt;Roberts, T.&lt;/author&gt;&lt;author&gt;Cant, J. S.&lt;/author&gt;&lt;author&gt;Nestor, A.&lt;/author&gt;&lt;/authors&gt;&lt;/contributors&gt;&lt;edition&gt;2019/08/14&lt;/edition&gt;&lt;language&gt;eng&lt;/language&gt;&lt;added-date format="utc"&gt;1576260297&lt;/added-date&gt;&lt;ref-type name="Journal Article"&gt;17&lt;/ref-type&gt;&lt;rec-number&gt;44&lt;/rec-number&gt;&lt;last-updated-date format="utc"&gt;1576260297&lt;/last-updated-date&gt;&lt;accession-num&gt;31413074&lt;/accession-num&gt;&lt;electronic-resource-num&gt;10.1523/JNEUROSCI.0471-19.2019&lt;/electronic-resource-num&gt;&lt;volume&gt;39&lt;/volume&gt;&lt;/record&gt;&lt;/Cite&gt;&lt;/EndNote&gt;</w:instrText>
      </w:r>
      <w:r>
        <w:fldChar w:fldCharType="separate"/>
      </w:r>
      <w:r>
        <w:rPr>
          <w:noProof/>
        </w:rPr>
        <w:t>(Roberts et al.)</w:t>
      </w:r>
      <w:r>
        <w:fldChar w:fldCharType="end"/>
      </w:r>
    </w:p>
    <w:p w:rsidR="00F5769A" w:rsidRDefault="006223A1" w:rsidP="006223A1">
      <w:pPr>
        <w:pStyle w:val="ListParagraph"/>
        <w:numPr>
          <w:ilvl w:val="1"/>
          <w:numId w:val="1"/>
        </w:numPr>
      </w:pPr>
      <w:r>
        <w:t>Information gain is amplified with crowd</w:t>
      </w:r>
      <w:r w:rsidR="00F5769A">
        <w:t xml:space="preserve"> (later saturates) -- </w:t>
      </w:r>
      <w:r w:rsidR="00F5769A">
        <w:fldChar w:fldCharType="begin"/>
      </w:r>
      <w:r w:rsidR="00F5769A">
        <w:instrText xml:space="preserve"> ADDIN EN.CITE &lt;EndNote&gt;&lt;Cite&gt;&lt;Author&gt;Gallup&lt;/Author&gt;&lt;Year&gt;2012&lt;/Year&gt;&lt;IDText&gt;Visual attention and the acquisition of information in human crowds&lt;/IDText&gt;&lt;DisplayText&gt;(Gallup et al.)&lt;/DisplayText&gt;&lt;record&gt;&lt;dates&gt;&lt;pub-dates&gt;&lt;date&gt;May 8&lt;/date&gt;&lt;/pub-dates&gt;&lt;year&gt;2012&lt;/year&gt;&lt;/dates&gt;&lt;keywords&gt;&lt;keyword&gt;behavioral contagion&lt;/keyword&gt;&lt;keyword&gt;joint visual attention&lt;/keyword&gt;&lt;keyword&gt;social influence&lt;/keyword&gt;&lt;keyword&gt;vigilance&lt;/keyword&gt;&lt;keyword&gt;collective behavior&lt;/keyword&gt;&lt;keyword&gt;decision-making&lt;/keyword&gt;&lt;keyword&gt;gaze&lt;/keyword&gt;&lt;keyword&gt;dynamics&lt;/keyword&gt;&lt;keyword&gt;size&lt;/keyword&gt;&lt;keyword&gt;movement&lt;/keyword&gt;&lt;keyword&gt;model&lt;/keyword&gt;&lt;keyword&gt;fish&lt;/keyword&gt;&lt;/keywords&gt;&lt;urls&gt;&lt;related-urls&gt;&lt;url&gt;&amp;lt;Go to ISI&amp;gt;://WOS:000304090600032&lt;/url&gt;&lt;/related-urls&gt;&lt;/urls&gt;&lt;isbn&gt;0027-8424&lt;/isbn&gt;&lt;titles&gt;&lt;title&gt;Visual attention and the acquisition of information in human crowds&lt;/title&gt;&lt;secondary-title&gt;Proceedings of the National Academy of Sciences of the United States of America&lt;/secondary-title&gt;&lt;alt-title&gt;P Natl Acad Sci USA&lt;/alt-title&gt;&lt;/titles&gt;&lt;pages&gt;7245-7250&lt;/pages&gt;&lt;number&gt;19&lt;/number&gt;&lt;contributors&gt;&lt;authors&gt;&lt;author&gt;Gallup, A. C.&lt;/author&gt;&lt;author&gt;Hale, J. J.&lt;/author&gt;&lt;author&gt;Sumpter, D. J. T.&lt;/author&gt;&lt;author&gt;Garnier, S.&lt;/author&gt;&lt;author&gt;Kacelnik, A.&lt;/author&gt;&lt;author&gt;Krebs, J. R.&lt;/author&gt;&lt;author&gt;Couzin, I. D.&lt;/author&gt;&lt;/authors&gt;&lt;/contributors&gt;&lt;language&gt;English&lt;/language&gt;&lt;added-date format="utc"&gt;1585671384&lt;/added-date&gt;&lt;ref-type name="Journal Article"&gt;17&lt;/ref-type&gt;&lt;auth-address&gt;Princeton Univ, Dept Ecol &amp;amp; Evolutionary Biol, Princeton, NJ 08544 USA&amp;#xD;Univ Oxford, Dept Zool, Oxford OX1 3PS, England&amp;#xD;Uppsala Univ, Dept Math, S-75106 Uppsala, Sweden&lt;/auth-address&gt;&lt;rec-number&gt;89&lt;/rec-number&gt;&lt;last-updated-date format="utc"&gt;1585671384&lt;/last-updated-date&gt;&lt;accession-num&gt;WOS:000304090600032&lt;/accession-num&gt;&lt;electronic-resource-num&gt;10.1073/pnas.1116141109&lt;/electronic-resource-num&gt;&lt;volume&gt;109&lt;/volume&gt;&lt;/record&gt;&lt;/Cite&gt;&lt;/EndNote&gt;</w:instrText>
      </w:r>
      <w:r w:rsidR="00F5769A">
        <w:fldChar w:fldCharType="separate"/>
      </w:r>
      <w:r w:rsidR="00F5769A">
        <w:rPr>
          <w:noProof/>
        </w:rPr>
        <w:t>(Gallup et al.)</w:t>
      </w:r>
      <w:r w:rsidR="00F5769A">
        <w:fldChar w:fldCharType="end"/>
      </w:r>
    </w:p>
    <w:p w:rsidR="006223A1" w:rsidRDefault="00F5769A" w:rsidP="006223A1">
      <w:pPr>
        <w:pStyle w:val="ListParagraph"/>
        <w:numPr>
          <w:ilvl w:val="1"/>
          <w:numId w:val="1"/>
        </w:numPr>
      </w:pPr>
      <w:r>
        <w:t>E</w:t>
      </w:r>
      <w:r w:rsidR="006223A1">
        <w:t>nsemble encoding</w:t>
      </w:r>
      <w:r w:rsidR="00AC6CE6">
        <w:t>:</w:t>
      </w:r>
      <w:r>
        <w:t xml:space="preserve"> </w:t>
      </w:r>
      <w:r>
        <w:fldChar w:fldCharType="begin"/>
      </w:r>
      <w:r>
        <w:instrText xml:space="preserve"> ADDIN EN.CITE &lt;EndNote&gt;&lt;Cite&gt;&lt;Author&gt;Sweeny&lt;/Author&gt;&lt;Year&gt;2014&lt;/Year&gt;&lt;IDText&gt;Perceiving Crowd Attention: Ensemble Perception of a Crowd&amp;apos;s Gaze&lt;/IDText&gt;&lt;DisplayText&gt;(Sweeny and Whitney)&lt;/DisplayText&gt;&lt;record&gt;&lt;dates&gt;&lt;pub-dates&gt;&lt;date&gt;Oct&lt;/date&gt;&lt;/pub-dates&gt;&lt;year&gt;2014&lt;/year&gt;&lt;/dates&gt;&lt;keywords&gt;&lt;keyword&gt;ensemble coding&lt;/keyword&gt;&lt;keyword&gt;summary statistical perception&lt;/keyword&gt;&lt;keyword&gt;joint attention&lt;/keyword&gt;&lt;keyword&gt;eye gaze&lt;/keyword&gt;&lt;keyword&gt;social perception&lt;/keyword&gt;&lt;keyword&gt;face&lt;/keyword&gt;&lt;keyword&gt;looking&lt;/keyword&gt;&lt;keyword&gt;direction&lt;/keyword&gt;&lt;keyword&gt;features&lt;/keyword&gt;&lt;keyword&gt;behavior&lt;/keyword&gt;&lt;keyword&gt;sets&lt;/keyword&gt;&lt;keyword&gt;eye&lt;/keyword&gt;&lt;/keywords&gt;&lt;urls&gt;&lt;related-urls&gt;&lt;url&gt;&amp;lt;Go to ISI&amp;gt;://WOS:000343858200007&lt;/url&gt;&lt;/related-urls&gt;&lt;/urls&gt;&lt;isbn&gt;0956-7976&lt;/isbn&gt;&lt;titles&gt;&lt;title&gt;Perceiving Crowd Attention: Ensemble Perception of a Crowd&amp;apos;s Gaze&lt;/title&gt;&lt;secondary-title&gt;Psychological Science&lt;/secondary-title&gt;&lt;alt-title&gt;Psychol Sci&lt;/alt-title&gt;&lt;/titles&gt;&lt;pages&gt;1903-1913&lt;/pages&gt;&lt;number&gt;10&lt;/number&gt;&lt;contributors&gt;&lt;authors&gt;&lt;author&gt;Sweeny, T. D.&lt;/author&gt;&lt;author&gt;Whitney, D.&lt;/author&gt;&lt;/authors&gt;&lt;/contributors&gt;&lt;language&gt;English&lt;/language&gt;&lt;added-date format="utc"&gt;1585671152&lt;/added-date&gt;&lt;ref-type name="Journal Article"&gt;17&lt;/ref-type&gt;&lt;auth-address&gt;Univ Denver, Dept Psychol, Denver, CO 80210 USA&amp;#xD;Univ Calif Berkeley, Dept Psychol, Berkeley, CA 94720 USA&amp;#xD;Univ Calif Berkeley, Vis Sci Grp, Berkeley, CA 94720 USA&lt;/auth-address&gt;&lt;rec-number&gt;85&lt;/rec-number&gt;&lt;last-updated-date format="utc"&gt;1585671152&lt;/last-updated-date&gt;&lt;accession-num&gt;WOS:000343858200007&lt;/accession-num&gt;&lt;electronic-resource-num&gt;10.1177/0956797614544510&lt;/electronic-resource-num&gt;&lt;volume&gt;25&lt;/volume&gt;&lt;/record&gt;&lt;/Cite&gt;&lt;/EndNote&gt;</w:instrText>
      </w:r>
      <w:r>
        <w:fldChar w:fldCharType="separate"/>
      </w:r>
      <w:r>
        <w:rPr>
          <w:noProof/>
        </w:rPr>
        <w:t>(Sweeny and Whitney)</w:t>
      </w:r>
      <w:r>
        <w:fldChar w:fldCharType="end"/>
      </w:r>
    </w:p>
    <w:p w:rsidR="00A308C1" w:rsidRDefault="00082A47" w:rsidP="00F5769A">
      <w:pPr>
        <w:pStyle w:val="ListParagraph"/>
        <w:numPr>
          <w:ilvl w:val="2"/>
          <w:numId w:val="1"/>
        </w:numPr>
      </w:pPr>
      <w:r>
        <w:t xml:space="preserve">Ensemble encoding: averaged information, and the details of individuals are lost </w:t>
      </w:r>
    </w:p>
    <w:p w:rsidR="00F5769A" w:rsidRDefault="00F5769A" w:rsidP="00F5769A">
      <w:pPr>
        <w:pStyle w:val="EndNoteBibliography"/>
      </w:pPr>
    </w:p>
    <w:p w:rsidR="00F5769A" w:rsidRDefault="00540ECE" w:rsidP="00F5769A">
      <w:pPr>
        <w:pStyle w:val="ListParagraph"/>
        <w:numPr>
          <w:ilvl w:val="0"/>
          <w:numId w:val="1"/>
        </w:numPr>
      </w:pPr>
      <w:r>
        <w:t>(</w:t>
      </w:r>
      <w:r w:rsidR="00F5769A">
        <w:t>3</w:t>
      </w:r>
      <w:r>
        <w:t>) Previous studies:</w:t>
      </w:r>
    </w:p>
    <w:p w:rsidR="00F5769A" w:rsidRDefault="00F5769A" w:rsidP="00082A47">
      <w:pPr>
        <w:pStyle w:val="ListParagraph"/>
        <w:numPr>
          <w:ilvl w:val="1"/>
          <w:numId w:val="1"/>
        </w:numPr>
      </w:pPr>
      <w:r>
        <w:t xml:space="preserve">Whitney </w:t>
      </w:r>
    </w:p>
    <w:p w:rsidR="00082A47" w:rsidRDefault="001046F0" w:rsidP="00F5769A">
      <w:pPr>
        <w:pStyle w:val="ListParagraph"/>
        <w:numPr>
          <w:ilvl w:val="2"/>
          <w:numId w:val="1"/>
        </w:numPr>
      </w:pPr>
      <w:r>
        <w:t xml:space="preserve">Ensemble encoding: </w:t>
      </w:r>
      <w:r w:rsidR="00082A47">
        <w:t xml:space="preserve">estimate the full crowd gazing direction based on the average gaze direction of the subset instead of basing on single gaze direction </w:t>
      </w:r>
    </w:p>
    <w:p w:rsidR="00F5769A" w:rsidRDefault="00F5769A" w:rsidP="00F5769A">
      <w:pPr>
        <w:pStyle w:val="ListParagraph"/>
        <w:numPr>
          <w:ilvl w:val="2"/>
          <w:numId w:val="1"/>
        </w:numPr>
      </w:pPr>
      <w:r>
        <w:t xml:space="preserve">Inverted face: reduced benefit gain from crowd gaze information </w:t>
      </w:r>
    </w:p>
    <w:p w:rsidR="00082A47" w:rsidRDefault="00082A47" w:rsidP="00F5769A">
      <w:pPr>
        <w:pStyle w:val="ListParagraph"/>
        <w:numPr>
          <w:ilvl w:val="2"/>
          <w:numId w:val="1"/>
        </w:numPr>
      </w:pPr>
      <w:r>
        <w:t xml:space="preserve">Caveats: </w:t>
      </w:r>
    </w:p>
    <w:p w:rsidR="00082A47" w:rsidRDefault="00082A47" w:rsidP="00F5769A">
      <w:pPr>
        <w:pStyle w:val="ListParagraph"/>
        <w:numPr>
          <w:ilvl w:val="3"/>
          <w:numId w:val="1"/>
        </w:numPr>
      </w:pPr>
      <w:r>
        <w:t xml:space="preserve">Did not answer how and when people utilize the cue to benefit social relevant tasks (e.g. visual search). </w:t>
      </w:r>
    </w:p>
    <w:p w:rsidR="00082A47" w:rsidRDefault="00082A47" w:rsidP="00F5769A">
      <w:pPr>
        <w:pStyle w:val="ListParagraph"/>
        <w:numPr>
          <w:ilvl w:val="3"/>
          <w:numId w:val="1"/>
        </w:numPr>
      </w:pPr>
      <w:r>
        <w:t xml:space="preserve">Use caricature faces </w:t>
      </w:r>
      <w:r w:rsidR="00F5769A">
        <w:t xml:space="preserve">-&gt; unnatural stimuli, limited gaze directions, small set of faces (Full = 4 faces) </w:t>
      </w:r>
    </w:p>
    <w:p w:rsidR="00C960E1" w:rsidRDefault="00C960E1" w:rsidP="00D75FD8">
      <w:pPr>
        <w:pStyle w:val="ListParagraph"/>
        <w:numPr>
          <w:ilvl w:val="1"/>
          <w:numId w:val="1"/>
        </w:numPr>
      </w:pPr>
      <w:r>
        <w:t>Sun</w:t>
      </w:r>
    </w:p>
    <w:p w:rsidR="00D75FD8" w:rsidRDefault="00C960E1" w:rsidP="00C960E1">
      <w:pPr>
        <w:pStyle w:val="ListParagraph"/>
        <w:numPr>
          <w:ilvl w:val="2"/>
          <w:numId w:val="1"/>
        </w:numPr>
      </w:pPr>
      <w:r>
        <w:t xml:space="preserve">People follow the gaze of the majority </w:t>
      </w:r>
      <w:r w:rsidR="00D75FD8">
        <w:t xml:space="preserve"> </w:t>
      </w:r>
    </w:p>
    <w:p w:rsidR="00C960E1" w:rsidRDefault="00C960E1" w:rsidP="00C960E1">
      <w:pPr>
        <w:pStyle w:val="ListParagraph"/>
        <w:numPr>
          <w:ilvl w:val="2"/>
          <w:numId w:val="1"/>
        </w:numPr>
      </w:pPr>
      <w:r>
        <w:t xml:space="preserve">Caveats: </w:t>
      </w:r>
    </w:p>
    <w:p w:rsidR="00C960E1" w:rsidRDefault="00C960E1" w:rsidP="00C960E1">
      <w:pPr>
        <w:pStyle w:val="ListParagraph"/>
        <w:numPr>
          <w:ilvl w:val="3"/>
          <w:numId w:val="1"/>
        </w:numPr>
      </w:pPr>
      <w:r>
        <w:t xml:space="preserve">Head rotations may influence the response </w:t>
      </w:r>
    </w:p>
    <w:p w:rsidR="00C960E1" w:rsidRDefault="00C960E1" w:rsidP="00C960E1">
      <w:pPr>
        <w:pStyle w:val="ListParagraph"/>
        <w:numPr>
          <w:ilvl w:val="3"/>
          <w:numId w:val="1"/>
        </w:numPr>
      </w:pPr>
      <w:r>
        <w:t xml:space="preserve">Though the stimuli were more naturalistic, did not answer how the cue is used in real-life like situations </w:t>
      </w:r>
    </w:p>
    <w:p w:rsidR="00D75FD8" w:rsidRDefault="00D75FD8" w:rsidP="00D75FD8">
      <w:pPr>
        <w:pStyle w:val="EndNoteBibliography"/>
      </w:pPr>
    </w:p>
    <w:p w:rsidR="007273E1" w:rsidRDefault="007273E1" w:rsidP="007273E1">
      <w:pPr>
        <w:pStyle w:val="ListParagraph"/>
        <w:numPr>
          <w:ilvl w:val="0"/>
          <w:numId w:val="1"/>
        </w:numPr>
      </w:pPr>
      <w:r>
        <w:t>Questions:</w:t>
      </w:r>
    </w:p>
    <w:p w:rsidR="00540ECE" w:rsidRDefault="00540ECE" w:rsidP="00540ECE">
      <w:pPr>
        <w:pStyle w:val="ListParagraph"/>
        <w:numPr>
          <w:ilvl w:val="1"/>
          <w:numId w:val="1"/>
        </w:numPr>
      </w:pPr>
      <w:r>
        <w:t>1) Do people benefit from utilizing the crowd gaze cue? If so, when</w:t>
      </w:r>
      <w:r w:rsidR="00BA4493">
        <w:t xml:space="preserve"> and how</w:t>
      </w:r>
      <w:r>
        <w:t xml:space="preserve"> the benefit is amplified?</w:t>
      </w:r>
    </w:p>
    <w:p w:rsidR="00BA4493" w:rsidRDefault="00BA4493" w:rsidP="00BA4493">
      <w:pPr>
        <w:pStyle w:val="ListParagraph"/>
        <w:numPr>
          <w:ilvl w:val="2"/>
          <w:numId w:val="1"/>
        </w:numPr>
      </w:pPr>
      <w:r>
        <w:lastRenderedPageBreak/>
        <w:t xml:space="preserve">Original upright experiment </w:t>
      </w:r>
    </w:p>
    <w:p w:rsidR="00F302E3" w:rsidRDefault="00F302E3" w:rsidP="00F302E3">
      <w:pPr>
        <w:pStyle w:val="ListParagraph"/>
        <w:numPr>
          <w:ilvl w:val="3"/>
          <w:numId w:val="1"/>
        </w:numPr>
      </w:pPr>
      <w:r>
        <w:t xml:space="preserve">ASD with impaired facial social-relevant information processing </w:t>
      </w:r>
      <w:r w:rsidR="00805A37">
        <w:fldChar w:fldCharType="begin">
          <w:fldData xml:space="preserve">PEVuZE5vdGU+PENpdGU+PEF1dGhvcj5IYWRqaWtoYW5pPC9BdXRob3I+PFllYXI+MjAwNDwvWWVh
cj48SURUZXh0PkFjdGl2YXRpb24gb2YgdGhlIGZ1c2lmb3JtIGd5cnVzIHdoZW4gaW5kaXZpZHVh
bHMgd2l0aCBhdXRpc20gc3BlY3RydW0gZGlzb3JkZXIgdmlldyBmYWNlczwvSURUZXh0PjxEaXNw
bGF5VGV4dD4oQmVkZm9yZCBldCBhbC47IEhhZGppa2hhbmkgZXQgYWwuKTwvRGlzcGxheVRleHQ+
PHJlY29yZD48ZGF0ZXM+PHB1Yi1kYXRlcz48ZGF0ZT5KdWw8L2RhdGU+PC9wdWItZGF0ZXM+PHll
YXI+MjAwNDwveWVhcj48L2RhdGVzPjxrZXl3b3Jkcz48a2V5d29yZD5hdXRpc208L2tleXdvcmQ+
PGtleXdvcmQ+YXNwZXJnZXIgZGlzb3JkZXI8L2tleXdvcmQ+PGtleXdvcmQ+ZmFjZSBwZXJjZXB0
aW9uPC9rZXl3b3JkPjxrZXl3b3JkPmZ1c2lmb3JtIGd5cnVzPC9rZXl3b3JkPjxrZXl3b3JkPnZp
c3VhbCBwcm9jZXNzaW5nPC9rZXl3b3JkPjxrZXl3b3JkPnBlcnZhc2l2ZSBkZXZlbG9wbWVudGFs
IGRpc29yZGVyczwva2V5d29yZD48a2V5d29yZD5odW1hbiBleHRyYXN0cmlhdGUgY29ydGV4PC9r
ZXl3b3JkPjxrZXl3b3JkPmh1bWFuIG5ldXJhbCBzeXN0ZW08L2tleXdvcmQ+PGtleXdvcmQ+ZmFj
aWFsIGV4cHJlc3Npb25zPC9rZXl3b3JkPjxrZXl3b3JkPm9iamVjdCByZWNvZ25pdGlvbjwva2V5
d29yZD48a2V5d29yZD5odW1hbiBicmFpbjwva2V5d29yZD48a2V5d29yZD5mdW5jdGlvbmFsIG5l
dXJvYW5hdG9teTwva2V5d29yZD48a2V5d29yZD5jb29yZGluYXRlIHN5c3RlbTwva2V5d29yZD48
a2V5d29yZD5jb3J0aWNhbCBzdXJmYWNlPC9rZXl3b3JkPjxrZXl3b3JkPmh1bWFuIGFteWdkYWxh
PC9rZXl3b3JkPjwva2V5d29yZHM+PHVybHM+PHJlbGF0ZWQtdXJscz48dXJsPiZsdDtHbyB0byBJ
U0kmZ3Q7Oi8vV09TOjAwMDIyMjQyMzIwMDAxMjwvdXJsPjwvcmVsYXRlZC11cmxzPjwvdXJscz48
aXNibj4xMDUzLTgxMTk8L2lzYm4+PHRpdGxlcz48dGl0bGU+QWN0aXZhdGlvbiBvZiB0aGUgZnVz
aWZvcm0gZ3lydXMgd2hlbiBpbmRpdmlkdWFscyB3aXRoIGF1dGlzbSBzcGVjdHJ1bSBkaXNvcmRl
ciB2aWV3IGZhY2VzPC90aXRsZT48c2Vjb25kYXJ5LXRpdGxlPk5ldXJvaW1hZ2U8L3NlY29uZGFy
eS10aXRsZT48YWx0LXRpdGxlPk5ldXJvaW1hZ2U8L2FsdC10aXRsZT48L3RpdGxlcz48cGFnZXM+
MTE0MS0xMTUwPC9wYWdlcz48bnVtYmVyPjM8L251bWJlcj48Y29udHJpYnV0b3JzPjxhdXRob3Jz
PjxhdXRob3I+SGFkamlraGFuaSwgTi48L2F1dGhvcj48YXV0aG9yPkpvc2VwaCwgUi4gTS48L2F1
dGhvcj48YXV0aG9yPlNueWRlciwgSi48L2F1dGhvcj48YXV0aG9yPkNoYWJyaXMsIEMuIEYuPC9h
dXRob3I+PGF1dGhvcj5DbGFyaywgSi48L2F1dGhvcj48YXV0aG9yPlN0ZWVsZSwgUy48L2F1dGhv
cj48YXV0aG9yPk1jR3JhdGgsIEwuPC9hdXRob3I+PGF1dGhvcj5WYW5nZWwsIE0uPC9hdXRob3I+
PGF1dGhvcj5BaGFyb24sIEkuPC9hdXRob3I+PGF1dGhvcj5GZWN6a28sIEUuPC9hdXRob3I+PGF1
dGhvcj5IYXJyaXMsIEcuIEouPC9hdXRob3I+PGF1dGhvcj5UYWdlci1GbHVzYmVyZywgSC48L2F1
dGhvcj48L2F1dGhvcnM+PC9jb250cmlidXRvcnM+PGxhbmd1YWdlPkVuZ2xpc2g8L2xhbmd1YWdl
PjxhZGRlZC1kYXRlIGZvcm1hdD0idXRjIj4xNTg1NjczMjYwPC9hZGRlZC1kYXRlPjxyZWYtdHlw
ZSBuYW1lPSJKb3VybmFsIEFydGljbGUiPjE3PC9yZWYtdHlwZT48YXV0aC1hZGRyZXNzPkhhcnZh
cmQgVW5pdiwgQ3RyIEJpb21lZCBJbWFnaW5nLCBTY2ggTWVkLCBNYXNzYWNodXNldHRzIEdlbiBI
b3NwLE1hcnRpbm9zIEN0ciBCaW9tZWQgSW1hZ2luLCBDaGFybGVzdG93biwgTUEgMDIxMjkgVVNB
JiN4RDtCb3N0b24gVW5pdiwgU2NoIE1lZCwgRGVwdCBBbmF0ICZhbXA7IE5ldXJvYmlvbCwgQm9z
dG9uLCBNQSAwMjEwOCBVU0EmI3hEO0hhcnZhcmQgVW5pdiwgRGVwdCBQc3ljaG9sLCBDYW1icmlk
Z2UsIE1BIDAyMTM4IFVTQSYjeEQ7TWFzc2FjaHVzZXR0cyBHZW4gSG9zcCwgUmFkaW9sIENvbXAg
QWlkZWQgRGlhZ25vc3QgTGFiLCBCb3N0b24sIE1BIDAyMTA4IFVTQTwvYXV0aC1hZGRyZXNzPjxy
ZWMtbnVtYmVyPjkxPC9yZWMtbnVtYmVyPjxsYXN0LXVwZGF0ZWQtZGF0ZSBmb3JtYXQ9InV0YyI+
MTU4NTY3MzI2MDwvbGFzdC11cGRhdGVkLWRhdGU+PGFjY2Vzc2lvbi1udW0+V09TOjAwMDIyMjQy
MzIwMDAxMjwvYWNjZXNzaW9uLW51bT48ZWxlY3Ryb25pYy1yZXNvdXJjZS1udW0+RE9JIDEwLjEw
MTYvai5uZXVyb2ltYWdlLjIwMDQuMDMuMDI1PC9lbGVjdHJvbmljLXJlc291cmNlLW51bT48dm9s
dW1lPjIyPC92b2x1bWU+PC9yZWNvcmQ+PC9DaXRlPjxDaXRlPjxBdXRob3I+QmVkZm9yZDwvQXV0
aG9yPjxZZWFyPjIwMTI8L1llYXI+PElEVGV4dD5QcmVjdXJzb3JzIHRvIFNvY2lhbCBhbmQgQ29t
bXVuaWNhdGlvbiBEaWZmaWN1bHRpZXMgaW4gSW5mYW50cyBBdC1SaXNrIGZvciBBdXRpc206IEdh
emUgRm9sbG93aW5nIGFuZCBBdHRlbnRpb25hbCBFbmdhZ2VtZW50PC9JRFRleHQ+PHJlY29yZD48
ZGF0ZXM+PHB1Yi1kYXRlcz48ZGF0ZT5PY3Q8L2RhdGU+PC9wdWItZGF0ZXM+PHllYXI+MjAxMjwv
eWVhcj48L2RhdGVzPjxrZXl3b3Jkcz48a2V5d29yZD5hdXRpc208L2tleXdvcmQ+PGtleXdvcmQ+
YXQtcmlzayBzaWJsaW5nczwva2V5d29yZD48a2V5d29yZD5icm9hZGVyIGF1dGlzbSBwaGVub3R5
cGU8L2tleXdvcmQ+PGtleXdvcmQ+am9pbnQgYXR0ZW50aW9uPC9rZXl3b3JkPjxrZXl3b3JkPmdh
emUgZm9sbG93aW5nPC9rZXl3b3JkPjxrZXl3b3JkPmpvaW50IHZpc3VhbC1hdHRlbnRpb248L2tl
eXdvcmQ+PGtleXdvcmQ+ZXllIGdhemU8L2tleXdvcmQ+PGtleXdvcmQ+Y2hpbGRyZW48L2tleXdv
cmQ+PGtleXdvcmQ+c3BlY3RydW08L2tleXdvcmQ+PGtleXdvcmQ+bWVjaGFuaXNtczwva2V5d29y
ZD48a2V5d29yZD5kaWFnbm9zaXM8L2tleXdvcmQ+PGtleXdvcmQ+c2libGluZ3M8L2tleXdvcmQ+
PGtleXdvcmQ+c2Vuc2l0aXZpdHk8L2tleXdvcmQ+PGtleXdvcmQ+cHJldmFsZW5jZTwva2V5d29y
ZD48a2V5d29yZD5wZXJjZXB0aW9uPC9rZXl3b3JkPjwva2V5d29yZHM+PHVybHM+PHJlbGF0ZWQt
dXJscz48dXJsPiZsdDtHbyB0byBJU0kmZ3Q7Oi8vV09TOjAwMDMwOTEzMzYwMDAxNjwvdXJsPjwv
cmVsYXRlZC11cmxzPjwvdXJscz48aXNibj4wMTYyLTMyNTc8L2lzYm4+PHRpdGxlcz48dGl0bGU+
UHJlY3Vyc29ycyB0byBTb2NpYWwgYW5kIENvbW11bmljYXRpb24gRGlmZmljdWx0aWVzIGluIElu
ZmFudHMgQXQtUmlzayBmb3IgQXV0aXNtOiBHYXplIEZvbGxvd2luZyBhbmQgQXR0ZW50aW9uYWwg
RW5nYWdlbWVudDwvdGl0bGU+PHNlY29uZGFyeS10aXRsZT5Kb3VybmFsIG9mIEF1dGlzbSBhbmQg
RGV2ZWxvcG1lbnRhbCBEaXNvcmRlcnM8L3NlY29uZGFyeS10aXRsZT48YWx0LXRpdGxlPkogQXV0
aXNtIERldiBEaXNvcmQ8L2FsdC10aXRsZT48L3RpdGxlcz48cGFnZXM+MjIwOC0yMjE4PC9wYWdl
cz48bnVtYmVyPjEwPC9udW1iZXI+PGNvbnRyaWJ1dG9ycz48YXV0aG9ycz48YXV0aG9yPkJlZGZv
cmQsIFIuPC9hdXRob3I+PGF1dGhvcj5FbHNhYmJhZ2gsIE0uPC9hdXRob3I+PGF1dGhvcj5HbGln
YSwgVC48L2F1dGhvcj48YXV0aG9yPlBpY2tsZXMsIEEuPC9hdXRob3I+PGF1dGhvcj5TZW5qdSwg
QS48L2F1dGhvcj48YXV0aG9yPkNoYXJtYW4sIFQuPC9hdXRob3I+PGF1dGhvcj5Kb2huc29uLCBN
LiBILjwvYXV0aG9yPjxhdXRob3I+QkFTSVMgVGVhbTwvYXV0aG9yPjwvYXV0aG9ycz48L2NvbnRy
aWJ1dG9ycz48bGFuZ3VhZ2U+RW5nbGlzaDwvbGFuZ3VhZ2U+PGFkZGVkLWRhdGUgZm9ybWF0PSJ1
dGMiPjE1ODU2NzMzNDc8L2FkZGVkLWRhdGU+PHJlZi10eXBlIG5hbWU9IkpvdXJuYWwgQXJ0aWNs
ZSI+MTc8L3JlZi10eXBlPjxhdXRoLWFkZHJlc3M+VW5pdiBMb25kb24sIEN0ciBSZXMgQXV0aXNt
ICZhbXA7IEVkdWMsIEluc3QgRWR1YywgTG9uZG9uIFdDMUggMEFBLCBFbmdsYW5kJiN4RDtVbml2
IExvbmRvbiwgQ3RyIEJyYWluICZhbXA7IENvZ25pdCBEZXYsIExvbmRvbiBXQzFIIDBBQSwgRW5n
bGFuZCYjeEQ7S2luZ3MgQ29sbCBMb25kb24sIEluc3QgUHN5Y2hpYXQsIExvbmRvbiBXQzJSIDJM
UywgRW5nbGFuZDwvYXV0aC1hZGRyZXNzPjxyZWMtbnVtYmVyPjkyPC9yZWMtbnVtYmVyPjxsYXN0
LXVwZGF0ZWQtZGF0ZSBmb3JtYXQ9InV0YyI+MTU4NTY3MzM0NzwvbGFzdC11cGRhdGVkLWRhdGU+
PGFjY2Vzc2lvbi1udW0+V09TOjAwMDMwOTEzMzYwMDAxNjwvYWNjZXNzaW9uLW51bT48ZWxlY3Ry
b25pYy1yZXNvdXJjZS1udW0+MTAuMTAwNy9zMTA4MDMtMDEyLTE0NTAteTwvZWxlY3Ryb25pYy1y
ZXNvdXJjZS1udW0+PHZvbHVtZT40Mjwvdm9sdW1lPjwvcmVjb3JkPjwvQ2l0ZT48L0VuZE5vdGU+
</w:fldData>
        </w:fldChar>
      </w:r>
      <w:r w:rsidR="00805A37">
        <w:instrText xml:space="preserve"> ADDIN EN.CITE </w:instrText>
      </w:r>
      <w:r w:rsidR="00805A37">
        <w:fldChar w:fldCharType="begin">
          <w:fldData xml:space="preserve">PEVuZE5vdGU+PENpdGU+PEF1dGhvcj5IYWRqaWtoYW5pPC9BdXRob3I+PFllYXI+MjAwNDwvWWVh
cj48SURUZXh0PkFjdGl2YXRpb24gb2YgdGhlIGZ1c2lmb3JtIGd5cnVzIHdoZW4gaW5kaXZpZHVh
bHMgd2l0aCBhdXRpc20gc3BlY3RydW0gZGlzb3JkZXIgdmlldyBmYWNlczwvSURUZXh0PjxEaXNw
bGF5VGV4dD4oQmVkZm9yZCBldCBhbC47IEhhZGppa2hhbmkgZXQgYWwuKTwvRGlzcGxheVRleHQ+
PHJlY29yZD48ZGF0ZXM+PHB1Yi1kYXRlcz48ZGF0ZT5KdWw8L2RhdGU+PC9wdWItZGF0ZXM+PHll
YXI+MjAwNDwveWVhcj48L2RhdGVzPjxrZXl3b3Jkcz48a2V5d29yZD5hdXRpc208L2tleXdvcmQ+
PGtleXdvcmQ+YXNwZXJnZXIgZGlzb3JkZXI8L2tleXdvcmQ+PGtleXdvcmQ+ZmFjZSBwZXJjZXB0
aW9uPC9rZXl3b3JkPjxrZXl3b3JkPmZ1c2lmb3JtIGd5cnVzPC9rZXl3b3JkPjxrZXl3b3JkPnZp
c3VhbCBwcm9jZXNzaW5nPC9rZXl3b3JkPjxrZXl3b3JkPnBlcnZhc2l2ZSBkZXZlbG9wbWVudGFs
IGRpc29yZGVyczwva2V5d29yZD48a2V5d29yZD5odW1hbiBleHRyYXN0cmlhdGUgY29ydGV4PC9r
ZXl3b3JkPjxrZXl3b3JkPmh1bWFuIG5ldXJhbCBzeXN0ZW08L2tleXdvcmQ+PGtleXdvcmQ+ZmFj
aWFsIGV4cHJlc3Npb25zPC9rZXl3b3JkPjxrZXl3b3JkPm9iamVjdCByZWNvZ25pdGlvbjwva2V5
d29yZD48a2V5d29yZD5odW1hbiBicmFpbjwva2V5d29yZD48a2V5d29yZD5mdW5jdGlvbmFsIG5l
dXJvYW5hdG9teTwva2V5d29yZD48a2V5d29yZD5jb29yZGluYXRlIHN5c3RlbTwva2V5d29yZD48
a2V5d29yZD5jb3J0aWNhbCBzdXJmYWNlPC9rZXl3b3JkPjxrZXl3b3JkPmh1bWFuIGFteWdkYWxh
PC9rZXl3b3JkPjwva2V5d29yZHM+PHVybHM+PHJlbGF0ZWQtdXJscz48dXJsPiZsdDtHbyB0byBJ
U0kmZ3Q7Oi8vV09TOjAwMDIyMjQyMzIwMDAxMjwvdXJsPjwvcmVsYXRlZC11cmxzPjwvdXJscz48
aXNibj4xMDUzLTgxMTk8L2lzYm4+PHRpdGxlcz48dGl0bGU+QWN0aXZhdGlvbiBvZiB0aGUgZnVz
aWZvcm0gZ3lydXMgd2hlbiBpbmRpdmlkdWFscyB3aXRoIGF1dGlzbSBzcGVjdHJ1bSBkaXNvcmRl
ciB2aWV3IGZhY2VzPC90aXRsZT48c2Vjb25kYXJ5LXRpdGxlPk5ldXJvaW1hZ2U8L3NlY29uZGFy
eS10aXRsZT48YWx0LXRpdGxlPk5ldXJvaW1hZ2U8L2FsdC10aXRsZT48L3RpdGxlcz48cGFnZXM+
MTE0MS0xMTUwPC9wYWdlcz48bnVtYmVyPjM8L251bWJlcj48Y29udHJpYnV0b3JzPjxhdXRob3Jz
PjxhdXRob3I+SGFkamlraGFuaSwgTi48L2F1dGhvcj48YXV0aG9yPkpvc2VwaCwgUi4gTS48L2F1
dGhvcj48YXV0aG9yPlNueWRlciwgSi48L2F1dGhvcj48YXV0aG9yPkNoYWJyaXMsIEMuIEYuPC9h
dXRob3I+PGF1dGhvcj5DbGFyaywgSi48L2F1dGhvcj48YXV0aG9yPlN0ZWVsZSwgUy48L2F1dGhv
cj48YXV0aG9yPk1jR3JhdGgsIEwuPC9hdXRob3I+PGF1dGhvcj5WYW5nZWwsIE0uPC9hdXRob3I+
PGF1dGhvcj5BaGFyb24sIEkuPC9hdXRob3I+PGF1dGhvcj5GZWN6a28sIEUuPC9hdXRob3I+PGF1
dGhvcj5IYXJyaXMsIEcuIEouPC9hdXRob3I+PGF1dGhvcj5UYWdlci1GbHVzYmVyZywgSC48L2F1
dGhvcj48L2F1dGhvcnM+PC9jb250cmlidXRvcnM+PGxhbmd1YWdlPkVuZ2xpc2g8L2xhbmd1YWdl
PjxhZGRlZC1kYXRlIGZvcm1hdD0idXRjIj4xNTg1NjczMjYwPC9hZGRlZC1kYXRlPjxyZWYtdHlw
ZSBuYW1lPSJKb3VybmFsIEFydGljbGUiPjE3PC9yZWYtdHlwZT48YXV0aC1hZGRyZXNzPkhhcnZh
cmQgVW5pdiwgQ3RyIEJpb21lZCBJbWFnaW5nLCBTY2ggTWVkLCBNYXNzYWNodXNldHRzIEdlbiBI
b3NwLE1hcnRpbm9zIEN0ciBCaW9tZWQgSW1hZ2luLCBDaGFybGVzdG93biwgTUEgMDIxMjkgVVNB
JiN4RDtCb3N0b24gVW5pdiwgU2NoIE1lZCwgRGVwdCBBbmF0ICZhbXA7IE5ldXJvYmlvbCwgQm9z
dG9uLCBNQSAwMjEwOCBVU0EmI3hEO0hhcnZhcmQgVW5pdiwgRGVwdCBQc3ljaG9sLCBDYW1icmlk
Z2UsIE1BIDAyMTM4IFVTQSYjeEQ7TWFzc2FjaHVzZXR0cyBHZW4gSG9zcCwgUmFkaW9sIENvbXAg
QWlkZWQgRGlhZ25vc3QgTGFiLCBCb3N0b24sIE1BIDAyMTA4IFVTQTwvYXV0aC1hZGRyZXNzPjxy
ZWMtbnVtYmVyPjkxPC9yZWMtbnVtYmVyPjxsYXN0LXVwZGF0ZWQtZGF0ZSBmb3JtYXQ9InV0YyI+
MTU4NTY3MzI2MDwvbGFzdC11cGRhdGVkLWRhdGU+PGFjY2Vzc2lvbi1udW0+V09TOjAwMDIyMjQy
MzIwMDAxMjwvYWNjZXNzaW9uLW51bT48ZWxlY3Ryb25pYy1yZXNvdXJjZS1udW0+RE9JIDEwLjEw
MTYvai5uZXVyb2ltYWdlLjIwMDQuMDMuMDI1PC9lbGVjdHJvbmljLXJlc291cmNlLW51bT48dm9s
dW1lPjIyPC92b2x1bWU+PC9yZWNvcmQ+PC9DaXRlPjxDaXRlPjxBdXRob3I+QmVkZm9yZDwvQXV0
aG9yPjxZZWFyPjIwMTI8L1llYXI+PElEVGV4dD5QcmVjdXJzb3JzIHRvIFNvY2lhbCBhbmQgQ29t
bXVuaWNhdGlvbiBEaWZmaWN1bHRpZXMgaW4gSW5mYW50cyBBdC1SaXNrIGZvciBBdXRpc206IEdh
emUgRm9sbG93aW5nIGFuZCBBdHRlbnRpb25hbCBFbmdhZ2VtZW50PC9JRFRleHQ+PHJlY29yZD48
ZGF0ZXM+PHB1Yi1kYXRlcz48ZGF0ZT5PY3Q8L2RhdGU+PC9wdWItZGF0ZXM+PHllYXI+MjAxMjwv
eWVhcj48L2RhdGVzPjxrZXl3b3Jkcz48a2V5d29yZD5hdXRpc208L2tleXdvcmQ+PGtleXdvcmQ+
YXQtcmlzayBzaWJsaW5nczwva2V5d29yZD48a2V5d29yZD5icm9hZGVyIGF1dGlzbSBwaGVub3R5
cGU8L2tleXdvcmQ+PGtleXdvcmQ+am9pbnQgYXR0ZW50aW9uPC9rZXl3b3JkPjxrZXl3b3JkPmdh
emUgZm9sbG93aW5nPC9rZXl3b3JkPjxrZXl3b3JkPmpvaW50IHZpc3VhbC1hdHRlbnRpb248L2tl
eXdvcmQ+PGtleXdvcmQ+ZXllIGdhemU8L2tleXdvcmQ+PGtleXdvcmQ+Y2hpbGRyZW48L2tleXdv
cmQ+PGtleXdvcmQ+c3BlY3RydW08L2tleXdvcmQ+PGtleXdvcmQ+bWVjaGFuaXNtczwva2V5d29y
ZD48a2V5d29yZD5kaWFnbm9zaXM8L2tleXdvcmQ+PGtleXdvcmQ+c2libGluZ3M8L2tleXdvcmQ+
PGtleXdvcmQ+c2Vuc2l0aXZpdHk8L2tleXdvcmQ+PGtleXdvcmQ+cHJldmFsZW5jZTwva2V5d29y
ZD48a2V5d29yZD5wZXJjZXB0aW9uPC9rZXl3b3JkPjwva2V5d29yZHM+PHVybHM+PHJlbGF0ZWQt
dXJscz48dXJsPiZsdDtHbyB0byBJU0kmZ3Q7Oi8vV09TOjAwMDMwOTEzMzYwMDAxNjwvdXJsPjwv
cmVsYXRlZC11cmxzPjwvdXJscz48aXNibj4wMTYyLTMyNTc8L2lzYm4+PHRpdGxlcz48dGl0bGU+
UHJlY3Vyc29ycyB0byBTb2NpYWwgYW5kIENvbW11bmljYXRpb24gRGlmZmljdWx0aWVzIGluIElu
ZmFudHMgQXQtUmlzayBmb3IgQXV0aXNtOiBHYXplIEZvbGxvd2luZyBhbmQgQXR0ZW50aW9uYWwg
RW5nYWdlbWVudDwvdGl0bGU+PHNlY29uZGFyeS10aXRsZT5Kb3VybmFsIG9mIEF1dGlzbSBhbmQg
RGV2ZWxvcG1lbnRhbCBEaXNvcmRlcnM8L3NlY29uZGFyeS10aXRsZT48YWx0LXRpdGxlPkogQXV0
aXNtIERldiBEaXNvcmQ8L2FsdC10aXRsZT48L3RpdGxlcz48cGFnZXM+MjIwOC0yMjE4PC9wYWdl
cz48bnVtYmVyPjEwPC9udW1iZXI+PGNvbnRyaWJ1dG9ycz48YXV0aG9ycz48YXV0aG9yPkJlZGZv
cmQsIFIuPC9hdXRob3I+PGF1dGhvcj5FbHNhYmJhZ2gsIE0uPC9hdXRob3I+PGF1dGhvcj5HbGln
YSwgVC48L2F1dGhvcj48YXV0aG9yPlBpY2tsZXMsIEEuPC9hdXRob3I+PGF1dGhvcj5TZW5qdSwg
QS48L2F1dGhvcj48YXV0aG9yPkNoYXJtYW4sIFQuPC9hdXRob3I+PGF1dGhvcj5Kb2huc29uLCBN
LiBILjwvYXV0aG9yPjxhdXRob3I+QkFTSVMgVGVhbTwvYXV0aG9yPjwvYXV0aG9ycz48L2NvbnRy
aWJ1dG9ycz48bGFuZ3VhZ2U+RW5nbGlzaDwvbGFuZ3VhZ2U+PGFkZGVkLWRhdGUgZm9ybWF0PSJ1
dGMiPjE1ODU2NzMzNDc8L2FkZGVkLWRhdGU+PHJlZi10eXBlIG5hbWU9IkpvdXJuYWwgQXJ0aWNs
ZSI+MTc8L3JlZi10eXBlPjxhdXRoLWFkZHJlc3M+VW5pdiBMb25kb24sIEN0ciBSZXMgQXV0aXNt
ICZhbXA7IEVkdWMsIEluc3QgRWR1YywgTG9uZG9uIFdDMUggMEFBLCBFbmdsYW5kJiN4RDtVbml2
IExvbmRvbiwgQ3RyIEJyYWluICZhbXA7IENvZ25pdCBEZXYsIExvbmRvbiBXQzFIIDBBQSwgRW5n
bGFuZCYjeEQ7S2luZ3MgQ29sbCBMb25kb24sIEluc3QgUHN5Y2hpYXQsIExvbmRvbiBXQzJSIDJM
UywgRW5nbGFuZDwvYXV0aC1hZGRyZXNzPjxyZWMtbnVtYmVyPjkyPC9yZWMtbnVtYmVyPjxsYXN0
LXVwZGF0ZWQtZGF0ZSBmb3JtYXQ9InV0YyI+MTU4NTY3MzM0NzwvbGFzdC11cGRhdGVkLWRhdGU+
PGFjY2Vzc2lvbi1udW0+V09TOjAwMDMwOTEzMzYwMDAxNjwvYWNjZXNzaW9uLW51bT48ZWxlY3Ry
b25pYy1yZXNvdXJjZS1udW0+MTAuMTAwNy9zMTA4MDMtMDEyLTE0NTAteTwvZWxlY3Ryb25pYy1y
ZXNvdXJjZS1udW0+PHZvbHVtZT40Mjwvdm9sdW1lPjwvcmVjb3JkPjwvQ2l0ZT48L0VuZE5vdGU+
</w:fldData>
        </w:fldChar>
      </w:r>
      <w:r w:rsidR="00805A37">
        <w:instrText xml:space="preserve"> ADDIN EN.CITE.DATA </w:instrText>
      </w:r>
      <w:r w:rsidR="00805A37">
        <w:fldChar w:fldCharType="end"/>
      </w:r>
      <w:r w:rsidR="00805A37">
        <w:fldChar w:fldCharType="separate"/>
      </w:r>
      <w:r w:rsidR="00805A37">
        <w:rPr>
          <w:noProof/>
        </w:rPr>
        <w:t>(Bedford et al.; Hadjikhani et al.)</w:t>
      </w:r>
      <w:r w:rsidR="00805A37">
        <w:fldChar w:fldCharType="end"/>
      </w:r>
      <w:r>
        <w:t>:</w:t>
      </w:r>
    </w:p>
    <w:p w:rsidR="00F302E3" w:rsidRDefault="00F302E3" w:rsidP="00F302E3">
      <w:pPr>
        <w:pStyle w:val="ListParagraph"/>
        <w:numPr>
          <w:ilvl w:val="4"/>
          <w:numId w:val="1"/>
        </w:numPr>
      </w:pPr>
      <w:r>
        <w:t xml:space="preserve">Whether the number of autistic traits predict the performance of the visual search? </w:t>
      </w:r>
    </w:p>
    <w:p w:rsidR="00540ECE" w:rsidRDefault="00540ECE" w:rsidP="00540ECE">
      <w:pPr>
        <w:pStyle w:val="ListParagraph"/>
        <w:numPr>
          <w:ilvl w:val="1"/>
          <w:numId w:val="1"/>
        </w:numPr>
      </w:pPr>
      <w:r>
        <w:t xml:space="preserve">2) Is the social relevance critical in the crowd gaze cue? </w:t>
      </w:r>
      <w:r w:rsidR="00F5769A">
        <w:t xml:space="preserve">Require higher-level processing? </w:t>
      </w:r>
    </w:p>
    <w:p w:rsidR="00FA7183" w:rsidRDefault="00FA7183" w:rsidP="00FA7183">
      <w:pPr>
        <w:pStyle w:val="ListParagraph"/>
        <w:numPr>
          <w:ilvl w:val="2"/>
          <w:numId w:val="1"/>
        </w:numPr>
      </w:pPr>
      <w:r>
        <w:t xml:space="preserve">Inverted experiment </w:t>
      </w:r>
    </w:p>
    <w:p w:rsidR="00FA7183" w:rsidRDefault="00FA7183" w:rsidP="00FA7183">
      <w:pPr>
        <w:pStyle w:val="ListParagraph"/>
        <w:numPr>
          <w:ilvl w:val="3"/>
          <w:numId w:val="1"/>
        </w:numPr>
      </w:pPr>
      <w:r>
        <w:t xml:space="preserve">The mechanism involves processing of faces </w:t>
      </w:r>
    </w:p>
    <w:p w:rsidR="005619C0" w:rsidRDefault="005619C0" w:rsidP="00FA7183">
      <w:pPr>
        <w:pStyle w:val="ListParagraph"/>
        <w:numPr>
          <w:ilvl w:val="3"/>
          <w:numId w:val="1"/>
        </w:numPr>
      </w:pPr>
      <w:r>
        <w:t xml:space="preserve">Face inversion effect </w:t>
      </w:r>
    </w:p>
    <w:p w:rsidR="00540ECE" w:rsidRDefault="00540ECE" w:rsidP="00540ECE">
      <w:pPr>
        <w:pStyle w:val="ListParagraph"/>
        <w:numPr>
          <w:ilvl w:val="1"/>
          <w:numId w:val="1"/>
        </w:numPr>
      </w:pPr>
      <w:r>
        <w:t xml:space="preserve">3) </w:t>
      </w:r>
      <w:r w:rsidR="005619C0">
        <w:t xml:space="preserve">Whether </w:t>
      </w:r>
      <w:r w:rsidR="002E3969">
        <w:t xml:space="preserve">crowd gaze primarily drives attention? </w:t>
      </w:r>
      <w:r>
        <w:t>Does misleading crowd gaze interfere with visual search?</w:t>
      </w:r>
    </w:p>
    <w:p w:rsidR="00FA7183" w:rsidRDefault="00FA7183" w:rsidP="00FA7183">
      <w:pPr>
        <w:pStyle w:val="ListParagraph"/>
        <w:numPr>
          <w:ilvl w:val="2"/>
          <w:numId w:val="1"/>
        </w:numPr>
      </w:pPr>
      <w:r>
        <w:t xml:space="preserve">Posner paradigm experiment </w:t>
      </w:r>
    </w:p>
    <w:p w:rsidR="007273E1" w:rsidRDefault="00540ECE" w:rsidP="007273E1">
      <w:pPr>
        <w:pStyle w:val="ListParagraph"/>
        <w:numPr>
          <w:ilvl w:val="1"/>
          <w:numId w:val="1"/>
        </w:numPr>
      </w:pPr>
      <w:r>
        <w:t xml:space="preserve">4) </w:t>
      </w:r>
      <w:r w:rsidR="007273E1">
        <w:t xml:space="preserve">Is this behavior </w:t>
      </w:r>
      <w:r>
        <w:t xml:space="preserve">reflexive/automatic? </w:t>
      </w:r>
    </w:p>
    <w:p w:rsidR="00FA7183" w:rsidRDefault="00FA7183" w:rsidP="00FA7183">
      <w:pPr>
        <w:pStyle w:val="ListParagraph"/>
        <w:numPr>
          <w:ilvl w:val="2"/>
          <w:numId w:val="1"/>
        </w:numPr>
      </w:pPr>
      <w:r>
        <w:t xml:space="preserve">Stroop effect experiment </w:t>
      </w:r>
    </w:p>
    <w:p w:rsidR="00C47B45" w:rsidRDefault="00C47B45" w:rsidP="00C47B45">
      <w:pPr>
        <w:pStyle w:val="EndNoteBibliography"/>
        <w:numPr>
          <w:ilvl w:val="0"/>
          <w:numId w:val="1"/>
        </w:numPr>
      </w:pPr>
      <w:r>
        <w:t>Predictions:</w:t>
      </w:r>
    </w:p>
    <w:p w:rsidR="00C47B45" w:rsidRDefault="00C47B45" w:rsidP="00C47B45">
      <w:pPr>
        <w:pStyle w:val="ListParagraph"/>
        <w:numPr>
          <w:ilvl w:val="1"/>
          <w:numId w:val="1"/>
        </w:numPr>
      </w:pPr>
      <w:r>
        <w:t xml:space="preserve">1) </w:t>
      </w:r>
      <w:r>
        <w:t>Crowd gaze cue is utilized by people to facilitate visual search and it is amplified with larger crowd size.</w:t>
      </w:r>
    </w:p>
    <w:p w:rsidR="00C47B45" w:rsidRDefault="00C47B45" w:rsidP="00C47B45">
      <w:pPr>
        <w:pStyle w:val="ListParagraph"/>
        <w:numPr>
          <w:ilvl w:val="1"/>
          <w:numId w:val="1"/>
        </w:numPr>
      </w:pPr>
      <w:r>
        <w:t>2) Misleading crowd gaze information interferes with visual search—increase search time and reduces accuracy.</w:t>
      </w:r>
    </w:p>
    <w:p w:rsidR="00C47B45" w:rsidRDefault="00C47B45" w:rsidP="00C47B45">
      <w:pPr>
        <w:pStyle w:val="ListParagraph"/>
        <w:numPr>
          <w:ilvl w:val="1"/>
          <w:numId w:val="1"/>
        </w:numPr>
      </w:pPr>
      <w:r>
        <w:t xml:space="preserve">3) The mechanism of utilizing crowd gaze cue involves the processing of faces explicitly  </w:t>
      </w:r>
    </w:p>
    <w:p w:rsidR="00C47B45" w:rsidRDefault="00C47B45" w:rsidP="00C47B45">
      <w:pPr>
        <w:pStyle w:val="ListParagraph"/>
        <w:numPr>
          <w:ilvl w:val="1"/>
          <w:numId w:val="1"/>
        </w:numPr>
      </w:pPr>
      <w:r>
        <w:t xml:space="preserve">4) People are automatically exploiting the gaze cue when it is available in the crowd </w:t>
      </w:r>
    </w:p>
    <w:p w:rsidR="00C47B45" w:rsidRDefault="00C47B45" w:rsidP="00C47B45">
      <w:pPr>
        <w:pStyle w:val="ListParagraph"/>
        <w:numPr>
          <w:ilvl w:val="1"/>
          <w:numId w:val="1"/>
        </w:numPr>
      </w:pPr>
      <w:r>
        <w:t>5) Individuals with higher AQ will benefit less from using the cue</w:t>
      </w:r>
    </w:p>
    <w:p w:rsidR="00FA7183" w:rsidRDefault="00FA7183"/>
    <w:p w:rsidR="004A1FBD" w:rsidRDefault="004A1FBD"/>
    <w:p w:rsidR="00B97A0A" w:rsidRPr="004A1FBD" w:rsidRDefault="00B97A0A">
      <w:pPr>
        <w:rPr>
          <w:b/>
          <w:bCs/>
          <w:u w:val="single"/>
        </w:rPr>
      </w:pPr>
      <w:r w:rsidRPr="004A1FBD">
        <w:rPr>
          <w:b/>
          <w:bCs/>
          <w:u w:val="single"/>
        </w:rPr>
        <w:t xml:space="preserve">Method </w:t>
      </w:r>
    </w:p>
    <w:p w:rsidR="004A1FBD" w:rsidRDefault="004A1FBD" w:rsidP="004A1FBD">
      <w:pPr>
        <w:pStyle w:val="ListParagraph"/>
        <w:numPr>
          <w:ilvl w:val="0"/>
          <w:numId w:val="1"/>
        </w:numPr>
      </w:pPr>
      <w:r>
        <w:t>Experiment tasks…</w:t>
      </w:r>
    </w:p>
    <w:p w:rsidR="004A1FBD" w:rsidRDefault="004A1FBD" w:rsidP="004A1FBD">
      <w:pPr>
        <w:pStyle w:val="ListParagraph"/>
        <w:numPr>
          <w:ilvl w:val="0"/>
          <w:numId w:val="1"/>
        </w:numPr>
      </w:pPr>
      <w:r>
        <w:t>Eye movement: Original, Inverted &amp; Posner experiments</w:t>
      </w:r>
    </w:p>
    <w:p w:rsidR="004A1FBD" w:rsidRDefault="004A1FBD" w:rsidP="004A1FBD">
      <w:pPr>
        <w:pStyle w:val="ListParagraph"/>
        <w:numPr>
          <w:ilvl w:val="0"/>
          <w:numId w:val="1"/>
        </w:numPr>
      </w:pPr>
      <w:r>
        <w:t xml:space="preserve">Post-experiment survey: all experiments </w:t>
      </w:r>
    </w:p>
    <w:p w:rsidR="004A1FBD" w:rsidRDefault="004A1FBD" w:rsidP="004A1FBD">
      <w:pPr>
        <w:pStyle w:val="ListParagraph"/>
        <w:numPr>
          <w:ilvl w:val="0"/>
          <w:numId w:val="1"/>
        </w:numPr>
      </w:pPr>
      <w:r>
        <w:t>AQ questionnaire: Original experiments</w:t>
      </w:r>
    </w:p>
    <w:p w:rsidR="00B97A0A" w:rsidRDefault="00B97A0A"/>
    <w:p w:rsidR="00C719BA" w:rsidRDefault="00C719BA"/>
    <w:p w:rsidR="00B97A0A" w:rsidRPr="00C719BA" w:rsidRDefault="00B97A0A">
      <w:pPr>
        <w:rPr>
          <w:rFonts w:hint="eastAsia"/>
          <w:b/>
          <w:bCs/>
          <w:u w:val="single"/>
        </w:rPr>
      </w:pPr>
      <w:r w:rsidRPr="00C719BA">
        <w:rPr>
          <w:b/>
          <w:bCs/>
          <w:u w:val="single"/>
        </w:rPr>
        <w:t xml:space="preserve">Experiment Design </w:t>
      </w:r>
    </w:p>
    <w:p w:rsidR="004A1FBD" w:rsidRDefault="004A1FBD">
      <w:r>
        <w:t>Experiment 1 – Original task</w:t>
      </w:r>
    </w:p>
    <w:p w:rsidR="004A1FBD" w:rsidRDefault="004A1FBD" w:rsidP="004A1FBD">
      <w:pPr>
        <w:pStyle w:val="ListParagraph"/>
        <w:numPr>
          <w:ilvl w:val="0"/>
          <w:numId w:val="1"/>
        </w:numPr>
      </w:pPr>
      <w:r>
        <w:t>N = 36 (22 with EM tracked)</w:t>
      </w:r>
    </w:p>
    <w:p w:rsidR="004A1FBD" w:rsidRDefault="00DF75BF" w:rsidP="004A1FBD">
      <w:pPr>
        <w:pStyle w:val="ListParagraph"/>
        <w:numPr>
          <w:ilvl w:val="0"/>
          <w:numId w:val="1"/>
        </w:numPr>
      </w:pPr>
      <w:r>
        <w:t>9 conditions = 3 coherence levels [0%, 50%, 100%] x 3 distractor sizes [2, 4, 8]</w:t>
      </w:r>
    </w:p>
    <w:p w:rsidR="00DF75BF" w:rsidRDefault="00DF75BF" w:rsidP="004A1FBD">
      <w:pPr>
        <w:pStyle w:val="ListParagraph"/>
        <w:numPr>
          <w:ilvl w:val="0"/>
          <w:numId w:val="1"/>
        </w:numPr>
      </w:pPr>
      <w:r>
        <w:t>Behavioral results: interaction between gaze coherence and the number of distractors, which indicates that people are able to pick up the gaze cue in the crowd and use it efficiently, and the benefit gain increase with larger crowd size. However, individuals with more autistic traits do not necessarily have longer search time.</w:t>
      </w:r>
    </w:p>
    <w:p w:rsidR="00DF75BF" w:rsidRDefault="00DF75BF" w:rsidP="00DF75BF"/>
    <w:p w:rsidR="00DF75BF" w:rsidRDefault="00DF75BF" w:rsidP="00DF75BF"/>
    <w:p w:rsidR="00DF75BF" w:rsidRDefault="00DF75BF" w:rsidP="00DF75BF"/>
    <w:p w:rsidR="00DF75BF" w:rsidRDefault="00DF75BF" w:rsidP="00DF75BF"/>
    <w:p w:rsidR="00DF75BF" w:rsidRDefault="00DF75BF" w:rsidP="00DF75BF">
      <w:r>
        <w:t xml:space="preserve">*Task sequence of Experiment 2 &amp; 3 is counterbalanced </w:t>
      </w:r>
    </w:p>
    <w:p w:rsidR="00DF75BF" w:rsidRDefault="00DF75BF" w:rsidP="00DF75BF">
      <w:r>
        <w:t>Experiment 2 – Inverted task</w:t>
      </w:r>
    </w:p>
    <w:p w:rsidR="00DF75BF" w:rsidRDefault="00DF75BF" w:rsidP="00DF75BF">
      <w:pPr>
        <w:pStyle w:val="ListParagraph"/>
        <w:numPr>
          <w:ilvl w:val="0"/>
          <w:numId w:val="1"/>
        </w:numPr>
      </w:pPr>
      <w:r>
        <w:t>N = 38 (both experiments)</w:t>
      </w:r>
    </w:p>
    <w:p w:rsidR="005619C0" w:rsidRDefault="005619C0" w:rsidP="005619C0">
      <w:pPr>
        <w:pStyle w:val="ListParagraph"/>
        <w:numPr>
          <w:ilvl w:val="0"/>
          <w:numId w:val="1"/>
        </w:numPr>
      </w:pPr>
      <w:r>
        <w:t xml:space="preserve">Inverted - </w:t>
      </w:r>
      <w:r>
        <w:t>9 conditions = 3 coherence levels [0%, 50%, 100%] x 3 distractor sizes [2, 4, 8]</w:t>
      </w:r>
    </w:p>
    <w:p w:rsidR="00F8665B" w:rsidRDefault="00F8665B" w:rsidP="005619C0">
      <w:pPr>
        <w:pStyle w:val="ListParagraph"/>
        <w:numPr>
          <w:ilvl w:val="0"/>
          <w:numId w:val="1"/>
        </w:numPr>
      </w:pPr>
      <w:r>
        <w:t xml:space="preserve">450 trials </w:t>
      </w:r>
    </w:p>
    <w:p w:rsidR="005619C0" w:rsidRDefault="005619C0" w:rsidP="00DF75BF">
      <w:pPr>
        <w:pStyle w:val="ListParagraph"/>
        <w:numPr>
          <w:ilvl w:val="0"/>
          <w:numId w:val="1"/>
        </w:numPr>
      </w:pPr>
      <w:r>
        <w:t xml:space="preserve">Behavioral results: no interactions -&gt; standard upward face processing is needed to extract the crowd gaze </w:t>
      </w:r>
    </w:p>
    <w:p w:rsidR="005619C0" w:rsidRDefault="005619C0" w:rsidP="005619C0"/>
    <w:p w:rsidR="005619C0" w:rsidRDefault="005619C0" w:rsidP="005619C0">
      <w:r>
        <w:t xml:space="preserve">Experiment 3 – Posner task </w:t>
      </w:r>
    </w:p>
    <w:p w:rsidR="005619C0" w:rsidRDefault="005619C0" w:rsidP="005619C0">
      <w:pPr>
        <w:pStyle w:val="ListParagraph"/>
        <w:numPr>
          <w:ilvl w:val="0"/>
          <w:numId w:val="1"/>
        </w:numPr>
      </w:pPr>
      <w:r>
        <w:t xml:space="preserve">N = 38 </w:t>
      </w:r>
    </w:p>
    <w:p w:rsidR="002E3969" w:rsidRDefault="00F8665B" w:rsidP="005619C0">
      <w:pPr>
        <w:pStyle w:val="ListParagraph"/>
        <w:numPr>
          <w:ilvl w:val="0"/>
          <w:numId w:val="1"/>
        </w:numPr>
      </w:pPr>
      <w:r>
        <w:t xml:space="preserve">150 trials – </w:t>
      </w:r>
      <w:r w:rsidR="002E3969">
        <w:t>3 validity [Invalid, Valid, Neutral/Baseline]: 1:5:4</w:t>
      </w:r>
    </w:p>
    <w:p w:rsidR="005619C0" w:rsidRDefault="002E3969" w:rsidP="005619C0">
      <w:pPr>
        <w:pStyle w:val="ListParagraph"/>
        <w:numPr>
          <w:ilvl w:val="0"/>
          <w:numId w:val="1"/>
        </w:numPr>
      </w:pPr>
      <w:r>
        <w:t xml:space="preserve">Behavioral results:  </w:t>
      </w:r>
      <w:r w:rsidR="00800783">
        <w:t xml:space="preserve">the validity of the cue influence people’s visual search performance. </w:t>
      </w:r>
    </w:p>
    <w:p w:rsidR="00800783" w:rsidRDefault="00800783" w:rsidP="00800783"/>
    <w:p w:rsidR="00800783" w:rsidRDefault="00800783" w:rsidP="00800783"/>
    <w:p w:rsidR="00800783" w:rsidRDefault="00800783" w:rsidP="00800783">
      <w:r>
        <w:t>*Another 8 participants</w:t>
      </w:r>
    </w:p>
    <w:p w:rsidR="00800783" w:rsidRDefault="00800783" w:rsidP="00800783">
      <w:r>
        <w:t>Experiment 4 – Stroop effect task</w:t>
      </w:r>
    </w:p>
    <w:p w:rsidR="000030ED" w:rsidRDefault="000030ED" w:rsidP="000030ED">
      <w:pPr>
        <w:pStyle w:val="ListParagraph"/>
        <w:numPr>
          <w:ilvl w:val="0"/>
          <w:numId w:val="1"/>
        </w:numPr>
      </w:pPr>
      <w:r>
        <w:t>N = 8</w:t>
      </w:r>
    </w:p>
    <w:p w:rsidR="000030ED" w:rsidRDefault="000030ED" w:rsidP="000030ED">
      <w:pPr>
        <w:pStyle w:val="ListParagraph"/>
        <w:numPr>
          <w:ilvl w:val="0"/>
          <w:numId w:val="1"/>
        </w:numPr>
      </w:pPr>
      <w:r>
        <w:t>300 trials – 3 congruence level [Incongruent, Congruent, Front-view/baseline] 1:1:1</w:t>
      </w:r>
    </w:p>
    <w:p w:rsidR="000030ED" w:rsidRDefault="000030ED" w:rsidP="000030ED">
      <w:pPr>
        <w:pStyle w:val="ListParagraph"/>
        <w:numPr>
          <w:ilvl w:val="0"/>
          <w:numId w:val="1"/>
        </w:numPr>
      </w:pPr>
      <w:r>
        <w:t xml:space="preserve">Behavioral results: the crowd gaze following is automatic </w:t>
      </w:r>
    </w:p>
    <w:p w:rsidR="00800783" w:rsidRDefault="00800783" w:rsidP="00800783">
      <w:pPr>
        <w:rPr>
          <w:rFonts w:hint="eastAsia"/>
        </w:rPr>
      </w:pPr>
    </w:p>
    <w:p w:rsidR="00B97A0A" w:rsidRDefault="00B97A0A"/>
    <w:p w:rsidR="00B97A0A" w:rsidRDefault="00B97A0A"/>
    <w:p w:rsidR="00B97A0A" w:rsidRDefault="00B97A0A"/>
    <w:p w:rsidR="00B97A0A" w:rsidRDefault="00B97A0A"/>
    <w:p w:rsidR="00B97A0A" w:rsidRDefault="00B97A0A">
      <w:r>
        <w:t>Results</w:t>
      </w:r>
      <w:r w:rsidR="00DF75BF">
        <w:t>…</w:t>
      </w:r>
    </w:p>
    <w:p w:rsidR="00B97A0A" w:rsidRDefault="00B97A0A"/>
    <w:p w:rsidR="00B97A0A" w:rsidRDefault="00B97A0A"/>
    <w:p w:rsidR="00B97A0A" w:rsidRDefault="00B97A0A"/>
    <w:p w:rsidR="00B97A0A" w:rsidRDefault="00B97A0A"/>
    <w:p w:rsidR="00B97A0A" w:rsidRDefault="00B97A0A">
      <w:r>
        <w:t xml:space="preserve">Discussion </w:t>
      </w:r>
    </w:p>
    <w:p w:rsidR="00B97A0A" w:rsidRDefault="005619C0" w:rsidP="005619C0">
      <w:pPr>
        <w:pStyle w:val="ListParagraph"/>
        <w:numPr>
          <w:ilvl w:val="0"/>
          <w:numId w:val="1"/>
        </w:numPr>
      </w:pPr>
      <w:r>
        <w:t xml:space="preserve">Require higher level processing -&gt; facial representation/recognition </w:t>
      </w:r>
    </w:p>
    <w:p w:rsidR="00B97A0A" w:rsidRDefault="00B97A0A"/>
    <w:p w:rsidR="00B97A0A" w:rsidRDefault="00B97A0A"/>
    <w:p w:rsidR="00A72903" w:rsidRDefault="00B97A0A">
      <w:r>
        <w:t xml:space="preserve">Conclusion </w:t>
      </w:r>
    </w:p>
    <w:p w:rsidR="00DF75BF" w:rsidRDefault="00DF75BF"/>
    <w:p w:rsidR="00DF75BF" w:rsidRDefault="00DF75BF"/>
    <w:p w:rsidR="00DF75BF" w:rsidRDefault="00DF75BF">
      <w:r>
        <w:t>References</w:t>
      </w:r>
    </w:p>
    <w:p w:rsidR="00A72903" w:rsidRDefault="00A72903"/>
    <w:p w:rsidR="00805A37" w:rsidRPr="00805A37" w:rsidRDefault="00A72903" w:rsidP="00805A37">
      <w:pPr>
        <w:pStyle w:val="EndNoteBibliography"/>
        <w:ind w:left="720" w:hanging="720"/>
        <w:rPr>
          <w:noProof/>
        </w:rPr>
      </w:pPr>
      <w:r>
        <w:fldChar w:fldCharType="begin"/>
      </w:r>
      <w:r>
        <w:instrText xml:space="preserve"> ADDIN EN.REFLIST </w:instrText>
      </w:r>
      <w:r>
        <w:fldChar w:fldCharType="separate"/>
      </w:r>
      <w:r w:rsidR="00805A37" w:rsidRPr="00805A37">
        <w:rPr>
          <w:noProof/>
        </w:rPr>
        <w:t xml:space="preserve">Allison, T. et al. "Social Perception from Visual Cues: Role of the Sts Region." </w:t>
      </w:r>
      <w:r w:rsidR="00805A37" w:rsidRPr="00805A37">
        <w:rPr>
          <w:i/>
          <w:noProof/>
        </w:rPr>
        <w:t>Trends in Cognitive Sciences</w:t>
      </w:r>
      <w:r w:rsidR="00805A37" w:rsidRPr="00805A37">
        <w:rPr>
          <w:noProof/>
        </w:rPr>
        <w:t>, vol. 4, no. 7, 2000, pp. 267-278, doi:Doi 10.1016/S1364-6613(00)01501-1.</w:t>
      </w:r>
    </w:p>
    <w:p w:rsidR="00805A37" w:rsidRPr="00805A37" w:rsidRDefault="00805A37" w:rsidP="00805A37">
      <w:pPr>
        <w:pStyle w:val="EndNoteBibliography"/>
        <w:ind w:left="720" w:hanging="720"/>
        <w:rPr>
          <w:noProof/>
        </w:rPr>
      </w:pPr>
      <w:r w:rsidRPr="00805A37">
        <w:rPr>
          <w:noProof/>
        </w:rPr>
        <w:t xml:space="preserve">Bedford, R. et al. "Precursors to Social and Communication Difficulties in Infants at-Risk for Autism: Gaze Following and Attentional Engagement." </w:t>
      </w:r>
      <w:r w:rsidRPr="00805A37">
        <w:rPr>
          <w:i/>
          <w:noProof/>
        </w:rPr>
        <w:t xml:space="preserve">Journal of Autism and </w:t>
      </w:r>
      <w:r w:rsidRPr="00805A37">
        <w:rPr>
          <w:i/>
          <w:noProof/>
        </w:rPr>
        <w:lastRenderedPageBreak/>
        <w:t>Developmental Disorders</w:t>
      </w:r>
      <w:r w:rsidRPr="00805A37">
        <w:rPr>
          <w:noProof/>
        </w:rPr>
        <w:t>, vol. 42, no. 10, 2012, pp. 2208-2218, doi:10.1007/s10803-012-1450-y.</w:t>
      </w:r>
    </w:p>
    <w:p w:rsidR="00805A37" w:rsidRPr="00805A37" w:rsidRDefault="00805A37" w:rsidP="00805A37">
      <w:pPr>
        <w:pStyle w:val="EndNoteBibliography"/>
        <w:ind w:left="720" w:hanging="720"/>
        <w:rPr>
          <w:noProof/>
        </w:rPr>
      </w:pPr>
      <w:r w:rsidRPr="00805A37">
        <w:rPr>
          <w:noProof/>
        </w:rPr>
        <w:t xml:space="preserve">Emery, N. J. "The Eyes Have It: The Neuroethology, Function and Evolution of Social Gaze." </w:t>
      </w:r>
      <w:r w:rsidRPr="00805A37">
        <w:rPr>
          <w:i/>
          <w:noProof/>
        </w:rPr>
        <w:t>Neuroscience and Biobehavioral Reviews</w:t>
      </w:r>
      <w:r w:rsidRPr="00805A37">
        <w:rPr>
          <w:noProof/>
        </w:rPr>
        <w:t>, vol. 24, no. 6, 2000, pp. 581-604, doi:Doi 10.1016/S0149-7634(00)00025-7.</w:t>
      </w:r>
    </w:p>
    <w:p w:rsidR="00805A37" w:rsidRPr="00805A37" w:rsidRDefault="00805A37" w:rsidP="00805A37">
      <w:pPr>
        <w:pStyle w:val="EndNoteBibliography"/>
        <w:ind w:left="720" w:hanging="720"/>
        <w:rPr>
          <w:noProof/>
        </w:rPr>
      </w:pPr>
      <w:r w:rsidRPr="00805A37">
        <w:rPr>
          <w:noProof/>
        </w:rPr>
        <w:t xml:space="preserve">Gallup, A. C. et al. "Visual Attention and the Acquisition of Information in Human Crowds." </w:t>
      </w:r>
      <w:r w:rsidRPr="00805A37">
        <w:rPr>
          <w:i/>
          <w:noProof/>
        </w:rPr>
        <w:t>Proceedings of the National Academy of Sciences of the United States of America</w:t>
      </w:r>
      <w:r w:rsidRPr="00805A37">
        <w:rPr>
          <w:noProof/>
        </w:rPr>
        <w:t>, vol. 109, no. 19, 2012, pp. 7245-7250, doi:10.1073/pnas.1116141109.</w:t>
      </w:r>
    </w:p>
    <w:p w:rsidR="00805A37" w:rsidRPr="00805A37" w:rsidRDefault="00805A37" w:rsidP="00805A37">
      <w:pPr>
        <w:pStyle w:val="EndNoteBibliography"/>
        <w:ind w:left="720" w:hanging="720"/>
        <w:rPr>
          <w:noProof/>
        </w:rPr>
      </w:pPr>
      <w:r w:rsidRPr="00805A37">
        <w:rPr>
          <w:noProof/>
        </w:rPr>
        <w:t xml:space="preserve">Hadjikhani, N. et al. "Activation of the Fusiform Gyrus When Individuals with Autism Spectrum Disorder View Faces." </w:t>
      </w:r>
      <w:r w:rsidRPr="00805A37">
        <w:rPr>
          <w:i/>
          <w:noProof/>
        </w:rPr>
        <w:t>Neuroimage</w:t>
      </w:r>
      <w:r w:rsidRPr="00805A37">
        <w:rPr>
          <w:noProof/>
        </w:rPr>
        <w:t>, vol. 22, no. 3, 2004, pp. 1141-1150, doi:DOI 10.1016/j.neuroimage.2004.03.025.</w:t>
      </w:r>
    </w:p>
    <w:p w:rsidR="00805A37" w:rsidRPr="00805A37" w:rsidRDefault="00805A37" w:rsidP="00805A37">
      <w:pPr>
        <w:pStyle w:val="EndNoteBibliography"/>
        <w:ind w:left="720" w:hanging="720"/>
        <w:rPr>
          <w:noProof/>
        </w:rPr>
      </w:pPr>
      <w:r w:rsidRPr="00805A37">
        <w:rPr>
          <w:noProof/>
        </w:rPr>
        <w:t xml:space="preserve">Kano, F. and J. Call. "Cross-Species Variation in Gaze Following and Conspecific Preference among Great Apes, Human Infants and Adults." </w:t>
      </w:r>
      <w:r w:rsidRPr="00805A37">
        <w:rPr>
          <w:i/>
          <w:noProof/>
        </w:rPr>
        <w:t>Animal Behaviour</w:t>
      </w:r>
      <w:r w:rsidRPr="00805A37">
        <w:rPr>
          <w:noProof/>
        </w:rPr>
        <w:t>, vol. 91, 2014, pp. 137-150, doi:10.1016/j.anbehav.2014.03.011.</w:t>
      </w:r>
    </w:p>
    <w:p w:rsidR="00805A37" w:rsidRPr="00805A37" w:rsidRDefault="00805A37" w:rsidP="00805A37">
      <w:pPr>
        <w:pStyle w:val="EndNoteBibliography"/>
        <w:ind w:left="720" w:hanging="720"/>
        <w:rPr>
          <w:noProof/>
        </w:rPr>
      </w:pPr>
      <w:r w:rsidRPr="00805A37">
        <w:rPr>
          <w:noProof/>
        </w:rPr>
        <w:t xml:space="preserve">Roberts, T. et al. "Elucidating the Neural Representation and the Processing Dynamics of Face Ensembles." </w:t>
      </w:r>
      <w:r w:rsidRPr="00805A37">
        <w:rPr>
          <w:i/>
          <w:noProof/>
        </w:rPr>
        <w:t>J Neurosci</w:t>
      </w:r>
      <w:r w:rsidRPr="00805A37">
        <w:rPr>
          <w:noProof/>
        </w:rPr>
        <w:t>, vol. 39, no. 39, 2019, pp. 7737-7747, doi:10.1523/JNEUROSCI.0471-19.2019.</w:t>
      </w:r>
    </w:p>
    <w:p w:rsidR="00805A37" w:rsidRPr="00805A37" w:rsidRDefault="00805A37" w:rsidP="00805A37">
      <w:pPr>
        <w:pStyle w:val="EndNoteBibliography"/>
        <w:ind w:left="720" w:hanging="720"/>
        <w:rPr>
          <w:noProof/>
        </w:rPr>
      </w:pPr>
      <w:r w:rsidRPr="00805A37">
        <w:rPr>
          <w:noProof/>
        </w:rPr>
        <w:t xml:space="preserve">Senju, A. and T. Hasegawa. "Direct Gaze Captures Visuospatial Attention." </w:t>
      </w:r>
      <w:r w:rsidRPr="00805A37">
        <w:rPr>
          <w:i/>
          <w:noProof/>
        </w:rPr>
        <w:t>Visual Cognition</w:t>
      </w:r>
      <w:r w:rsidRPr="00805A37">
        <w:rPr>
          <w:noProof/>
        </w:rPr>
        <w:t>, vol. 12, no. 1, 2005, pp. 127-144, doi:10.1080/13506280444000157.</w:t>
      </w:r>
    </w:p>
    <w:p w:rsidR="00805A37" w:rsidRPr="00805A37" w:rsidRDefault="00805A37" w:rsidP="00805A37">
      <w:pPr>
        <w:pStyle w:val="EndNoteBibliography"/>
        <w:ind w:left="720" w:hanging="720"/>
        <w:rPr>
          <w:noProof/>
        </w:rPr>
      </w:pPr>
      <w:r w:rsidRPr="00805A37">
        <w:rPr>
          <w:noProof/>
        </w:rPr>
        <w:t xml:space="preserve">Shepherd, S. V. "Following Gaze: Gaze-Following Behavior as a Window into Social Cognition." </w:t>
      </w:r>
      <w:r w:rsidRPr="00805A37">
        <w:rPr>
          <w:i/>
          <w:noProof/>
        </w:rPr>
        <w:t>Front Integr Neurosci</w:t>
      </w:r>
      <w:r w:rsidRPr="00805A37">
        <w:rPr>
          <w:noProof/>
        </w:rPr>
        <w:t>, vol. 4, 2010, p. 5, doi:10.3389/fnint.2010.00005.</w:t>
      </w:r>
    </w:p>
    <w:p w:rsidR="00805A37" w:rsidRPr="00805A37" w:rsidRDefault="00805A37" w:rsidP="00805A37">
      <w:pPr>
        <w:pStyle w:val="EndNoteBibliography"/>
        <w:ind w:left="720" w:hanging="720"/>
        <w:rPr>
          <w:noProof/>
        </w:rPr>
      </w:pPr>
      <w:r w:rsidRPr="00805A37">
        <w:rPr>
          <w:noProof/>
        </w:rPr>
        <w:t xml:space="preserve">Sweeny, T. D. and D. Whitney. "Perceiving Crowd Attention: Ensemble Perception of a Crowd's Gaze." </w:t>
      </w:r>
      <w:r w:rsidRPr="00805A37">
        <w:rPr>
          <w:i/>
          <w:noProof/>
        </w:rPr>
        <w:t>Psychological Science</w:t>
      </w:r>
      <w:r w:rsidRPr="00805A37">
        <w:rPr>
          <w:noProof/>
        </w:rPr>
        <w:t>, vol. 25, no. 10, 2014, pp. 1903-1913, doi:10.1177/0956797614544510.</w:t>
      </w:r>
    </w:p>
    <w:p w:rsidR="00805A37" w:rsidRPr="00805A37" w:rsidRDefault="00805A37" w:rsidP="00805A37">
      <w:pPr>
        <w:pStyle w:val="EndNoteBibliography"/>
        <w:ind w:left="720" w:hanging="720"/>
        <w:rPr>
          <w:noProof/>
        </w:rPr>
      </w:pPr>
      <w:r w:rsidRPr="00805A37">
        <w:rPr>
          <w:noProof/>
        </w:rPr>
        <w:t xml:space="preserve">Tomasello, M. et al. "Reliance on Head Versus Eyes in the Gaze Following of Great Apes and Human Infants: The Cooperative Eye Hypothesis." </w:t>
      </w:r>
      <w:r w:rsidRPr="00805A37">
        <w:rPr>
          <w:i/>
          <w:noProof/>
        </w:rPr>
        <w:t>Journal of Human Evolution</w:t>
      </w:r>
      <w:r w:rsidRPr="00805A37">
        <w:rPr>
          <w:noProof/>
        </w:rPr>
        <w:t>, vol. 52, no. 3, 2007, pp. 314-320, doi:10.1016/j.jhevol.2006.10.001.</w:t>
      </w:r>
    </w:p>
    <w:p w:rsidR="00B97A0A" w:rsidRDefault="00A72903">
      <w:r>
        <w:fldChar w:fldCharType="end"/>
      </w:r>
    </w:p>
    <w:sectPr w:rsidR="00B97A0A" w:rsidSect="008829A3">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12722" w:rsidRDefault="00A12722" w:rsidP="00037AEC">
      <w:r>
        <w:separator/>
      </w:r>
    </w:p>
  </w:endnote>
  <w:endnote w:type="continuationSeparator" w:id="0">
    <w:p w:rsidR="00A12722" w:rsidRDefault="00A12722" w:rsidP="00037A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12722" w:rsidRDefault="00A12722" w:rsidP="00037AEC">
      <w:r>
        <w:separator/>
      </w:r>
    </w:p>
  </w:footnote>
  <w:footnote w:type="continuationSeparator" w:id="0">
    <w:p w:rsidR="00A12722" w:rsidRDefault="00A12722" w:rsidP="00037A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7AEC" w:rsidRDefault="00037AEC">
    <w:pPr>
      <w:pStyle w:val="Header"/>
    </w:pPr>
    <w:r>
      <w:t xml:space="preserve">Outline – Waldo Experiment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A86160"/>
    <w:multiLevelType w:val="hybridMultilevel"/>
    <w:tmpl w:val="024EB9F2"/>
    <w:lvl w:ilvl="0" w:tplc="99668EA2">
      <w:numFmt w:val="bullet"/>
      <w:lvlText w:val="-"/>
      <w:lvlJc w:val="left"/>
      <w:pPr>
        <w:ind w:left="720" w:hanging="360"/>
      </w:pPr>
      <w:rPr>
        <w:rFonts w:ascii="Calibri" w:eastAsiaTheme="minorEastAsia" w:hAnsi="Calibri" w:cs="Calibri" w:hint="default"/>
      </w:rPr>
    </w:lvl>
    <w:lvl w:ilvl="1" w:tplc="F6B2D0A6">
      <w:start w:val="1"/>
      <w:numFmt w:val="bullet"/>
      <w:pStyle w:val="EndNoteBibliography"/>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00A2E97"/>
    <w:multiLevelType w:val="hybridMultilevel"/>
    <w:tmpl w:val="4370719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 w15:restartNumberingAfterBreak="0">
    <w:nsid w:val="4E252472"/>
    <w:multiLevelType w:val="hybridMultilevel"/>
    <w:tmpl w:val="E43C810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LA 8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37AEC"/>
    <w:rsid w:val="000030ED"/>
    <w:rsid w:val="00024E01"/>
    <w:rsid w:val="00037AEC"/>
    <w:rsid w:val="00082A47"/>
    <w:rsid w:val="000C6595"/>
    <w:rsid w:val="000E45E7"/>
    <w:rsid w:val="001046F0"/>
    <w:rsid w:val="00136398"/>
    <w:rsid w:val="00145B97"/>
    <w:rsid w:val="00184EAE"/>
    <w:rsid w:val="001B13A1"/>
    <w:rsid w:val="001D2B54"/>
    <w:rsid w:val="002E3969"/>
    <w:rsid w:val="002F1306"/>
    <w:rsid w:val="00330D4A"/>
    <w:rsid w:val="003B60C6"/>
    <w:rsid w:val="00402915"/>
    <w:rsid w:val="00467F5D"/>
    <w:rsid w:val="004A1FBD"/>
    <w:rsid w:val="00533CC5"/>
    <w:rsid w:val="00540ECE"/>
    <w:rsid w:val="005619C0"/>
    <w:rsid w:val="00575EDF"/>
    <w:rsid w:val="005C5ED1"/>
    <w:rsid w:val="006115FD"/>
    <w:rsid w:val="00616C5E"/>
    <w:rsid w:val="006223A1"/>
    <w:rsid w:val="006A1D32"/>
    <w:rsid w:val="007273E1"/>
    <w:rsid w:val="007C1842"/>
    <w:rsid w:val="00800783"/>
    <w:rsid w:val="00805A37"/>
    <w:rsid w:val="00831358"/>
    <w:rsid w:val="008829A3"/>
    <w:rsid w:val="008B1D24"/>
    <w:rsid w:val="008D4D82"/>
    <w:rsid w:val="00915D0A"/>
    <w:rsid w:val="009216F2"/>
    <w:rsid w:val="009649CE"/>
    <w:rsid w:val="009736B6"/>
    <w:rsid w:val="0099048F"/>
    <w:rsid w:val="009D00D7"/>
    <w:rsid w:val="009F6C6D"/>
    <w:rsid w:val="00A12722"/>
    <w:rsid w:val="00A308C1"/>
    <w:rsid w:val="00A62FD9"/>
    <w:rsid w:val="00A72903"/>
    <w:rsid w:val="00AC6CE6"/>
    <w:rsid w:val="00B11F54"/>
    <w:rsid w:val="00B14D7C"/>
    <w:rsid w:val="00B91D82"/>
    <w:rsid w:val="00B97A0A"/>
    <w:rsid w:val="00BA4493"/>
    <w:rsid w:val="00BF737F"/>
    <w:rsid w:val="00C47B45"/>
    <w:rsid w:val="00C47CB3"/>
    <w:rsid w:val="00C55BA4"/>
    <w:rsid w:val="00C719BA"/>
    <w:rsid w:val="00C960E1"/>
    <w:rsid w:val="00CD726B"/>
    <w:rsid w:val="00D13252"/>
    <w:rsid w:val="00D3414B"/>
    <w:rsid w:val="00D531E5"/>
    <w:rsid w:val="00D73625"/>
    <w:rsid w:val="00D75FD8"/>
    <w:rsid w:val="00D85D9D"/>
    <w:rsid w:val="00DB6989"/>
    <w:rsid w:val="00DB780D"/>
    <w:rsid w:val="00DF75BF"/>
    <w:rsid w:val="00E7235C"/>
    <w:rsid w:val="00F302E3"/>
    <w:rsid w:val="00F50FE3"/>
    <w:rsid w:val="00F5769A"/>
    <w:rsid w:val="00F8665B"/>
    <w:rsid w:val="00FA0FD5"/>
    <w:rsid w:val="00FA7183"/>
    <w:rsid w:val="00FC7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74597"/>
  <w14:defaultImageDpi w14:val="32767"/>
  <w15:chartTrackingRefBased/>
  <w15:docId w15:val="{12B50312-F8C4-F643-9377-48C5C7794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7AEC"/>
    <w:pPr>
      <w:tabs>
        <w:tab w:val="center" w:pos="4680"/>
        <w:tab w:val="right" w:pos="9360"/>
      </w:tabs>
    </w:pPr>
  </w:style>
  <w:style w:type="character" w:customStyle="1" w:styleId="HeaderChar">
    <w:name w:val="Header Char"/>
    <w:basedOn w:val="DefaultParagraphFont"/>
    <w:link w:val="Header"/>
    <w:uiPriority w:val="99"/>
    <w:rsid w:val="00037AEC"/>
  </w:style>
  <w:style w:type="paragraph" w:styleId="Footer">
    <w:name w:val="footer"/>
    <w:basedOn w:val="Normal"/>
    <w:link w:val="FooterChar"/>
    <w:uiPriority w:val="99"/>
    <w:unhideWhenUsed/>
    <w:rsid w:val="00037AEC"/>
    <w:pPr>
      <w:tabs>
        <w:tab w:val="center" w:pos="4680"/>
        <w:tab w:val="right" w:pos="9360"/>
      </w:tabs>
    </w:pPr>
  </w:style>
  <w:style w:type="character" w:customStyle="1" w:styleId="FooterChar">
    <w:name w:val="Footer Char"/>
    <w:basedOn w:val="DefaultParagraphFont"/>
    <w:link w:val="Footer"/>
    <w:uiPriority w:val="99"/>
    <w:rsid w:val="00037AEC"/>
  </w:style>
  <w:style w:type="paragraph" w:styleId="ListParagraph">
    <w:name w:val="List Paragraph"/>
    <w:basedOn w:val="Normal"/>
    <w:link w:val="ListParagraphChar"/>
    <w:uiPriority w:val="34"/>
    <w:qFormat/>
    <w:rsid w:val="007273E1"/>
    <w:pPr>
      <w:ind w:left="720"/>
      <w:contextualSpacing/>
    </w:pPr>
  </w:style>
  <w:style w:type="paragraph" w:customStyle="1" w:styleId="EndNoteBibliographyTitle">
    <w:name w:val="EndNote Bibliography Title"/>
    <w:basedOn w:val="Normal"/>
    <w:link w:val="EndNoteBibliographyTitleChar"/>
    <w:rsid w:val="00A72903"/>
    <w:pPr>
      <w:jc w:val="center"/>
    </w:pPr>
    <w:rPr>
      <w:rFonts w:ascii="Calibri" w:hAnsi="Calibri" w:cs="Calibri"/>
    </w:rPr>
  </w:style>
  <w:style w:type="character" w:customStyle="1" w:styleId="ListParagraphChar">
    <w:name w:val="List Paragraph Char"/>
    <w:basedOn w:val="DefaultParagraphFont"/>
    <w:link w:val="ListParagraph"/>
    <w:uiPriority w:val="34"/>
    <w:rsid w:val="00A72903"/>
  </w:style>
  <w:style w:type="character" w:customStyle="1" w:styleId="EndNoteBibliographyTitleChar">
    <w:name w:val="EndNote Bibliography Title Char"/>
    <w:basedOn w:val="ListParagraphChar"/>
    <w:link w:val="EndNoteBibliographyTitle"/>
    <w:rsid w:val="00A72903"/>
    <w:rPr>
      <w:rFonts w:ascii="Calibri" w:hAnsi="Calibri" w:cs="Calibri"/>
    </w:rPr>
  </w:style>
  <w:style w:type="paragraph" w:customStyle="1" w:styleId="EndNoteBibliography">
    <w:name w:val="EndNote Bibliography"/>
    <w:basedOn w:val="Normal"/>
    <w:link w:val="EndNoteBibliographyChar"/>
    <w:rsid w:val="00A72903"/>
    <w:rPr>
      <w:rFonts w:ascii="Calibri" w:hAnsi="Calibri" w:cs="Calibri"/>
    </w:rPr>
  </w:style>
  <w:style w:type="character" w:customStyle="1" w:styleId="EndNoteBibliographyChar">
    <w:name w:val="EndNote Bibliography Char"/>
    <w:basedOn w:val="ListParagraphChar"/>
    <w:link w:val="EndNoteBibliography"/>
    <w:rsid w:val="00A72903"/>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4</Pages>
  <Words>2749</Words>
  <Characters>1567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Shuyi</dc:creator>
  <cp:keywords/>
  <dc:description/>
  <cp:lastModifiedBy>Chen, Shuyi</cp:lastModifiedBy>
  <cp:revision>17</cp:revision>
  <dcterms:created xsi:type="dcterms:W3CDTF">2020-03-31T01:48:00Z</dcterms:created>
  <dcterms:modified xsi:type="dcterms:W3CDTF">2020-03-31T19:44:00Z</dcterms:modified>
</cp:coreProperties>
</file>